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19B26" w14:textId="51791B9D" w:rsidR="00A767C4" w:rsidRPr="00BC70CF" w:rsidRDefault="00A767C4" w:rsidP="00A767C4">
      <w:pPr>
        <w:rPr>
          <w:rFonts w:ascii="Times New Roman" w:hAnsi="Times New Roman" w:cs="Times New Roman"/>
          <w:b/>
          <w:bCs/>
          <w:sz w:val="24"/>
          <w:szCs w:val="24"/>
        </w:rPr>
      </w:pPr>
      <w:r w:rsidRPr="00BC70CF">
        <w:rPr>
          <w:rFonts w:ascii="Times New Roman" w:hAnsi="Times New Roman" w:cs="Times New Roman"/>
          <w:b/>
          <w:bCs/>
          <w:sz w:val="24"/>
          <w:szCs w:val="24"/>
        </w:rPr>
        <w:t xml:space="preserve">Supplementary </w:t>
      </w:r>
      <w:r w:rsidR="00457F2F" w:rsidRPr="00BC70CF">
        <w:rPr>
          <w:rFonts w:ascii="Times New Roman" w:hAnsi="Times New Roman" w:cs="Times New Roman"/>
          <w:b/>
          <w:bCs/>
          <w:sz w:val="24"/>
          <w:szCs w:val="24"/>
        </w:rPr>
        <w:t>m</w:t>
      </w:r>
      <w:r w:rsidRPr="00BC70CF">
        <w:rPr>
          <w:rFonts w:ascii="Times New Roman" w:hAnsi="Times New Roman" w:cs="Times New Roman"/>
          <w:b/>
          <w:bCs/>
          <w:sz w:val="24"/>
          <w:szCs w:val="24"/>
        </w:rPr>
        <w:t xml:space="preserve">aterial </w:t>
      </w:r>
    </w:p>
    <w:p w14:paraId="2E253B1D" w14:textId="77777777" w:rsidR="00457F2F" w:rsidRPr="00BC70CF" w:rsidRDefault="00457F2F" w:rsidP="00A767C4">
      <w:pPr>
        <w:rPr>
          <w:rFonts w:ascii="Times New Roman" w:hAnsi="Times New Roman" w:cs="Times New Roman"/>
          <w:b/>
          <w:bCs/>
          <w:sz w:val="24"/>
          <w:szCs w:val="24"/>
        </w:rPr>
      </w:pPr>
    </w:p>
    <w:p w14:paraId="12D09BCB" w14:textId="77777777" w:rsidR="005451BE" w:rsidRPr="00B42332" w:rsidRDefault="005451BE" w:rsidP="005451BE">
      <w:pPr>
        <w:spacing w:after="0" w:line="480" w:lineRule="auto"/>
        <w:rPr>
          <w:rFonts w:ascii="Times New Roman" w:hAnsi="Times New Roman" w:cs="Times New Roman"/>
          <w:b/>
          <w:sz w:val="24"/>
          <w:szCs w:val="24"/>
        </w:rPr>
      </w:pPr>
      <w:r w:rsidRPr="00917F94">
        <w:rPr>
          <w:rFonts w:ascii="Times New Roman" w:hAnsi="Times New Roman" w:cs="Times New Roman"/>
          <w:b/>
          <w:bCs/>
          <w:sz w:val="24"/>
          <w:szCs w:val="24"/>
        </w:rPr>
        <w:t xml:space="preserve">The diversity in the genus </w:t>
      </w:r>
      <w:r w:rsidRPr="00917F94">
        <w:rPr>
          <w:rFonts w:ascii="Times New Roman" w:hAnsi="Times New Roman" w:cs="Times New Roman"/>
          <w:b/>
          <w:bCs/>
          <w:i/>
          <w:iCs/>
          <w:sz w:val="24"/>
          <w:szCs w:val="24"/>
        </w:rPr>
        <w:t>Canis</w:t>
      </w:r>
      <w:r w:rsidRPr="00917F94">
        <w:rPr>
          <w:rFonts w:ascii="Times New Roman" w:hAnsi="Times New Roman" w:cs="Times New Roman"/>
          <w:b/>
          <w:bCs/>
          <w:sz w:val="24"/>
          <w:szCs w:val="24"/>
        </w:rPr>
        <w:t xml:space="preserve"> challenges</w:t>
      </w:r>
      <w:r>
        <w:t xml:space="preserve"> </w:t>
      </w:r>
      <w:r w:rsidRPr="00B42332">
        <w:rPr>
          <w:rFonts w:ascii="Times New Roman" w:hAnsi="Times New Roman" w:cs="Times New Roman"/>
          <w:b/>
          <w:sz w:val="24"/>
          <w:szCs w:val="24"/>
        </w:rPr>
        <w:t>taxonomy: a review of Asian wolves</w:t>
      </w:r>
    </w:p>
    <w:p w14:paraId="112D4984" w14:textId="77777777" w:rsidR="00A767C4" w:rsidRPr="00BC70CF" w:rsidRDefault="00A767C4" w:rsidP="00A767C4">
      <w:pPr>
        <w:spacing w:after="0" w:line="360" w:lineRule="auto"/>
        <w:rPr>
          <w:rFonts w:ascii="Times New Roman" w:eastAsia="Calibri" w:hAnsi="Times New Roman" w:cs="Times New Roman"/>
          <w:sz w:val="24"/>
          <w:szCs w:val="24"/>
          <w:vertAlign w:val="superscript"/>
          <w:lang w:val="de-CH"/>
        </w:rPr>
      </w:pPr>
      <w:r w:rsidRPr="00BC70CF">
        <w:rPr>
          <w:rFonts w:ascii="Times New Roman" w:eastAsia="Times New Roman" w:hAnsi="Times New Roman" w:cs="Times New Roman"/>
          <w:sz w:val="24"/>
          <w:szCs w:val="24"/>
          <w:lang w:val="de-CH"/>
        </w:rPr>
        <w:t>Geraldine Werhahn</w:t>
      </w:r>
      <w:r w:rsidRPr="00BC70CF">
        <w:rPr>
          <w:rFonts w:ascii="Times New Roman" w:eastAsia="Times New Roman" w:hAnsi="Times New Roman" w:cs="Times New Roman"/>
          <w:sz w:val="24"/>
          <w:szCs w:val="24"/>
          <w:vertAlign w:val="superscript"/>
          <w:lang w:val="de-CH"/>
        </w:rPr>
        <w:t>*1,3</w:t>
      </w:r>
      <w:r w:rsidRPr="00BC70CF">
        <w:rPr>
          <w:rFonts w:ascii="Times New Roman" w:eastAsia="Times New Roman" w:hAnsi="Times New Roman" w:cs="Times New Roman"/>
          <w:sz w:val="24"/>
          <w:szCs w:val="24"/>
          <w:lang w:val="de-CH"/>
        </w:rPr>
        <w:t>, Helen Senn</w:t>
      </w:r>
      <w:r w:rsidRPr="00BC70CF">
        <w:rPr>
          <w:rFonts w:ascii="Times New Roman" w:eastAsia="Times New Roman" w:hAnsi="Times New Roman" w:cs="Times New Roman"/>
          <w:sz w:val="24"/>
          <w:szCs w:val="24"/>
          <w:vertAlign w:val="superscript"/>
          <w:lang w:val="de-CH"/>
        </w:rPr>
        <w:t>2</w:t>
      </w:r>
      <w:r w:rsidRPr="00BC70CF">
        <w:rPr>
          <w:rFonts w:ascii="Times New Roman" w:eastAsia="Times New Roman" w:hAnsi="Times New Roman" w:cs="Times New Roman"/>
          <w:sz w:val="24"/>
          <w:szCs w:val="24"/>
          <w:lang w:val="de-CH"/>
        </w:rPr>
        <w:t>, David W. Macdonald</w:t>
      </w:r>
      <w:r w:rsidRPr="00BC70CF">
        <w:rPr>
          <w:rFonts w:ascii="Times New Roman" w:eastAsia="Times New Roman" w:hAnsi="Times New Roman" w:cs="Times New Roman"/>
          <w:sz w:val="24"/>
          <w:szCs w:val="24"/>
          <w:vertAlign w:val="superscript"/>
          <w:lang w:val="de-CH"/>
        </w:rPr>
        <w:t>1,3</w:t>
      </w:r>
      <w:r w:rsidRPr="00BC70CF">
        <w:rPr>
          <w:rFonts w:ascii="Times New Roman" w:eastAsia="Times New Roman" w:hAnsi="Times New Roman" w:cs="Times New Roman"/>
          <w:sz w:val="24"/>
          <w:szCs w:val="24"/>
          <w:lang w:val="de-CH"/>
        </w:rPr>
        <w:t>, Claudio Sillero-Zubiri</w:t>
      </w:r>
      <w:r w:rsidRPr="00BC70CF">
        <w:rPr>
          <w:rFonts w:ascii="Times New Roman" w:eastAsia="Times New Roman" w:hAnsi="Times New Roman" w:cs="Times New Roman"/>
          <w:sz w:val="24"/>
          <w:szCs w:val="24"/>
          <w:vertAlign w:val="superscript"/>
          <w:lang w:val="de-CH"/>
        </w:rPr>
        <w:t>1,</w:t>
      </w:r>
      <w:r w:rsidRPr="00BC70CF">
        <w:rPr>
          <w:rFonts w:ascii="Times New Roman" w:eastAsia="Calibri" w:hAnsi="Times New Roman" w:cs="Times New Roman"/>
          <w:sz w:val="24"/>
          <w:szCs w:val="24"/>
          <w:vertAlign w:val="superscript"/>
          <w:lang w:val="de-CH"/>
        </w:rPr>
        <w:t>3,4</w:t>
      </w:r>
    </w:p>
    <w:p w14:paraId="1169FB7D" w14:textId="77777777" w:rsidR="00A767C4" w:rsidRPr="00BC70CF" w:rsidRDefault="00A767C4" w:rsidP="00A767C4">
      <w:pPr>
        <w:spacing w:after="0" w:line="360" w:lineRule="auto"/>
        <w:rPr>
          <w:rFonts w:ascii="Times New Roman" w:eastAsia="Times New Roman" w:hAnsi="Times New Roman" w:cs="Times New Roman"/>
          <w:sz w:val="24"/>
          <w:szCs w:val="24"/>
          <w:vertAlign w:val="superscript"/>
          <w:lang w:val="de-CH"/>
        </w:rPr>
      </w:pPr>
    </w:p>
    <w:p w14:paraId="29E1962C" w14:textId="77777777" w:rsidR="00A767C4" w:rsidRPr="00BC70CF" w:rsidRDefault="00A767C4" w:rsidP="00A767C4">
      <w:pPr>
        <w:spacing w:after="0" w:line="360" w:lineRule="auto"/>
        <w:rPr>
          <w:rFonts w:ascii="Times New Roman" w:eastAsia="Calibri" w:hAnsi="Times New Roman" w:cs="Times New Roman"/>
          <w:sz w:val="24"/>
          <w:szCs w:val="24"/>
        </w:rPr>
      </w:pPr>
      <w:r w:rsidRPr="00BC70CF">
        <w:rPr>
          <w:rFonts w:ascii="Times New Roman" w:eastAsia="Calibri" w:hAnsi="Times New Roman" w:cs="Times New Roman"/>
          <w:sz w:val="24"/>
          <w:szCs w:val="24"/>
          <w:vertAlign w:val="superscript"/>
        </w:rPr>
        <w:t>1</w:t>
      </w:r>
      <w:r w:rsidRPr="00BC70CF">
        <w:rPr>
          <w:rFonts w:ascii="Times New Roman" w:eastAsia="Calibri" w:hAnsi="Times New Roman" w:cs="Times New Roman"/>
          <w:sz w:val="24"/>
          <w:szCs w:val="24"/>
        </w:rPr>
        <w:t xml:space="preserve"> </w:t>
      </w:r>
      <w:r w:rsidRPr="00BC70CF">
        <w:rPr>
          <w:rFonts w:ascii="Times New Roman" w:eastAsia="Calibri" w:hAnsi="Times New Roman" w:cs="Times New Roman"/>
          <w:iCs/>
          <w:sz w:val="24"/>
          <w:szCs w:val="24"/>
          <w:lang w:eastAsia="de-CH"/>
        </w:rPr>
        <w:t>Wildlife Conservation Research Unit, Department of Zoology, University of Oxford, The Recanati-Kaplan Centre, Tubney House, Tubney, OX13 5QL, UK</w:t>
      </w:r>
      <w:r w:rsidRPr="00BC70CF">
        <w:rPr>
          <w:rFonts w:ascii="Times New Roman" w:eastAsia="Calibri" w:hAnsi="Times New Roman" w:cs="Times New Roman"/>
          <w:sz w:val="24"/>
          <w:szCs w:val="24"/>
        </w:rPr>
        <w:t xml:space="preserve"> </w:t>
      </w:r>
    </w:p>
    <w:p w14:paraId="4E4ACC75" w14:textId="77777777" w:rsidR="00A767C4" w:rsidRPr="00BC70CF" w:rsidRDefault="00A767C4" w:rsidP="00A767C4">
      <w:pPr>
        <w:spacing w:after="0" w:line="360" w:lineRule="auto"/>
        <w:rPr>
          <w:rFonts w:ascii="Times New Roman" w:eastAsia="Calibri" w:hAnsi="Times New Roman" w:cs="Times New Roman"/>
          <w:sz w:val="24"/>
          <w:szCs w:val="24"/>
        </w:rPr>
      </w:pPr>
      <w:r w:rsidRPr="00BC70CF">
        <w:rPr>
          <w:rFonts w:ascii="Times New Roman" w:eastAsia="Times New Roman" w:hAnsi="Times New Roman" w:cs="Times New Roman"/>
          <w:sz w:val="24"/>
          <w:szCs w:val="24"/>
          <w:vertAlign w:val="superscript"/>
          <w:lang w:eastAsia="en-GB"/>
        </w:rPr>
        <w:t>2</w:t>
      </w:r>
      <w:r w:rsidRPr="00BC70CF">
        <w:rPr>
          <w:rFonts w:ascii="Times New Roman" w:eastAsia="Times New Roman" w:hAnsi="Times New Roman" w:cs="Times New Roman"/>
          <w:sz w:val="24"/>
          <w:szCs w:val="24"/>
          <w:lang w:eastAsia="en-GB"/>
        </w:rPr>
        <w:t xml:space="preserve"> WildGenes Laboratory, Royal Zoological Society of Scotland, Edinburgh, EH12 6TS</w:t>
      </w:r>
    </w:p>
    <w:p w14:paraId="2692805E" w14:textId="77777777" w:rsidR="00A767C4" w:rsidRPr="00BC70CF" w:rsidRDefault="00A767C4" w:rsidP="00A767C4">
      <w:pPr>
        <w:spacing w:after="0" w:line="360" w:lineRule="auto"/>
        <w:rPr>
          <w:rFonts w:ascii="Times New Roman" w:eastAsia="Calibri" w:hAnsi="Times New Roman" w:cs="Times New Roman"/>
          <w:sz w:val="24"/>
          <w:szCs w:val="24"/>
        </w:rPr>
      </w:pPr>
      <w:r w:rsidRPr="00BC70CF">
        <w:rPr>
          <w:rFonts w:ascii="Times New Roman" w:eastAsia="Calibri" w:hAnsi="Times New Roman" w:cs="Times New Roman"/>
          <w:sz w:val="24"/>
          <w:szCs w:val="24"/>
          <w:vertAlign w:val="superscript"/>
        </w:rPr>
        <w:t>3</w:t>
      </w:r>
      <w:r w:rsidRPr="00BC70CF">
        <w:rPr>
          <w:rFonts w:ascii="Times New Roman" w:eastAsia="Calibri" w:hAnsi="Times New Roman" w:cs="Times New Roman"/>
          <w:sz w:val="24"/>
          <w:szCs w:val="24"/>
        </w:rPr>
        <w:t xml:space="preserve"> IUCN SSC Canid Specialist Group, Oxford, UK</w:t>
      </w:r>
    </w:p>
    <w:p w14:paraId="5D536426" w14:textId="77777777" w:rsidR="00A767C4" w:rsidRPr="00BC70CF" w:rsidRDefault="00A767C4" w:rsidP="00A767C4">
      <w:pPr>
        <w:spacing w:after="0" w:line="360" w:lineRule="auto"/>
        <w:rPr>
          <w:rFonts w:ascii="Times New Roman" w:eastAsia="Calibri" w:hAnsi="Times New Roman" w:cs="Times New Roman"/>
          <w:sz w:val="24"/>
          <w:szCs w:val="24"/>
        </w:rPr>
      </w:pPr>
      <w:r w:rsidRPr="00BC70CF">
        <w:rPr>
          <w:rFonts w:ascii="Times New Roman" w:eastAsia="Calibri" w:hAnsi="Times New Roman" w:cs="Times New Roman"/>
          <w:sz w:val="24"/>
          <w:szCs w:val="24"/>
          <w:vertAlign w:val="superscript"/>
        </w:rPr>
        <w:t>4</w:t>
      </w:r>
      <w:r w:rsidRPr="00BC70CF">
        <w:rPr>
          <w:rFonts w:ascii="Times New Roman" w:eastAsia="Calibri" w:hAnsi="Times New Roman" w:cs="Times New Roman"/>
          <w:sz w:val="24"/>
          <w:szCs w:val="24"/>
        </w:rPr>
        <w:t xml:space="preserve"> The Born Free Foundation, Horsham,</w:t>
      </w:r>
      <w:r w:rsidRPr="00BC70CF">
        <w:rPr>
          <w:rFonts w:ascii="Times New Roman" w:hAnsi="Times New Roman" w:cs="Times New Roman"/>
          <w:sz w:val="24"/>
          <w:szCs w:val="24"/>
        </w:rPr>
        <w:t xml:space="preserve"> </w:t>
      </w:r>
      <w:r w:rsidRPr="00BC70CF">
        <w:rPr>
          <w:rFonts w:ascii="Times New Roman" w:eastAsia="Calibri" w:hAnsi="Times New Roman" w:cs="Times New Roman"/>
          <w:sz w:val="24"/>
          <w:szCs w:val="24"/>
        </w:rPr>
        <w:t xml:space="preserve">RH12 4QP, UK </w:t>
      </w:r>
    </w:p>
    <w:p w14:paraId="6335E303" w14:textId="6AFAA990" w:rsidR="00A767C4" w:rsidRPr="00BC70CF" w:rsidRDefault="00A767C4" w:rsidP="00A767C4">
      <w:pPr>
        <w:spacing w:after="0" w:line="360" w:lineRule="auto"/>
        <w:rPr>
          <w:rFonts w:ascii="Times New Roman" w:eastAsia="Calibri" w:hAnsi="Times New Roman" w:cs="Times New Roman"/>
          <w:sz w:val="24"/>
          <w:szCs w:val="24"/>
        </w:rPr>
      </w:pPr>
      <w:r w:rsidRPr="00BC70CF">
        <w:rPr>
          <w:rFonts w:ascii="Times New Roman" w:eastAsia="Calibri" w:hAnsi="Times New Roman" w:cs="Times New Roman"/>
          <w:sz w:val="24"/>
          <w:szCs w:val="24"/>
        </w:rPr>
        <w:t>*</w:t>
      </w:r>
      <w:r w:rsidR="00316D03" w:rsidRPr="00BC70CF">
        <w:rPr>
          <w:rFonts w:ascii="Times New Roman" w:eastAsia="Calibri" w:hAnsi="Times New Roman" w:cs="Times New Roman"/>
          <w:sz w:val="24"/>
          <w:szCs w:val="24"/>
        </w:rPr>
        <w:t>Corresponding</w:t>
      </w:r>
      <w:r w:rsidRPr="00BC70CF">
        <w:rPr>
          <w:rFonts w:ascii="Times New Roman" w:eastAsia="Calibri" w:hAnsi="Times New Roman" w:cs="Times New Roman"/>
          <w:sz w:val="24"/>
          <w:szCs w:val="24"/>
        </w:rPr>
        <w:t xml:space="preserve"> author: </w:t>
      </w:r>
      <w:hyperlink r:id="rId7" w:history="1">
        <w:r w:rsidRPr="00BC70CF">
          <w:rPr>
            <w:rStyle w:val="Hyperlink"/>
            <w:rFonts w:ascii="Times New Roman" w:eastAsia="Calibri" w:hAnsi="Times New Roman" w:cs="Times New Roman"/>
            <w:sz w:val="24"/>
            <w:szCs w:val="24"/>
          </w:rPr>
          <w:t>geraldine.werhahn@zoo.ox.ac.uk</w:t>
        </w:r>
      </w:hyperlink>
    </w:p>
    <w:p w14:paraId="6A92534E" w14:textId="3ABE2EB2" w:rsidR="00611D39" w:rsidRPr="00BC70CF" w:rsidRDefault="00611D39">
      <w:pPr>
        <w:rPr>
          <w:rFonts w:ascii="Times New Roman" w:hAnsi="Times New Roman" w:cs="Times New Roman"/>
          <w:sz w:val="24"/>
          <w:szCs w:val="24"/>
        </w:rPr>
      </w:pPr>
    </w:p>
    <w:p w14:paraId="2D122C8B" w14:textId="2D43AE15" w:rsidR="00A767C4" w:rsidRPr="00BC70CF" w:rsidRDefault="00A767C4">
      <w:pPr>
        <w:rPr>
          <w:rFonts w:ascii="Times New Roman" w:hAnsi="Times New Roman" w:cs="Times New Roman"/>
          <w:sz w:val="24"/>
          <w:szCs w:val="24"/>
        </w:rPr>
      </w:pPr>
    </w:p>
    <w:p w14:paraId="187A3073" w14:textId="22A176EF" w:rsidR="00A767C4" w:rsidRPr="00BC70CF" w:rsidRDefault="00A767C4">
      <w:pPr>
        <w:rPr>
          <w:rFonts w:ascii="Times New Roman" w:hAnsi="Times New Roman" w:cs="Times New Roman"/>
          <w:sz w:val="24"/>
          <w:szCs w:val="24"/>
        </w:rPr>
      </w:pPr>
    </w:p>
    <w:p w14:paraId="275C696C" w14:textId="1F45095C" w:rsidR="00A767C4" w:rsidRPr="00BC70CF" w:rsidRDefault="00A767C4">
      <w:pPr>
        <w:rPr>
          <w:rFonts w:ascii="Times New Roman" w:hAnsi="Times New Roman" w:cs="Times New Roman"/>
          <w:sz w:val="24"/>
          <w:szCs w:val="24"/>
        </w:rPr>
      </w:pPr>
    </w:p>
    <w:p w14:paraId="3684DFF2" w14:textId="2B6F286E" w:rsidR="00A767C4" w:rsidRPr="00BC70CF" w:rsidRDefault="00A767C4">
      <w:pPr>
        <w:rPr>
          <w:rFonts w:ascii="Times New Roman" w:hAnsi="Times New Roman" w:cs="Times New Roman"/>
          <w:sz w:val="24"/>
          <w:szCs w:val="24"/>
        </w:rPr>
      </w:pPr>
    </w:p>
    <w:p w14:paraId="626ECD8A" w14:textId="4FD00F35" w:rsidR="00A767C4" w:rsidRPr="00BC70CF" w:rsidRDefault="00A767C4">
      <w:pPr>
        <w:rPr>
          <w:rFonts w:ascii="Times New Roman" w:hAnsi="Times New Roman" w:cs="Times New Roman"/>
          <w:sz w:val="24"/>
          <w:szCs w:val="24"/>
        </w:rPr>
      </w:pPr>
    </w:p>
    <w:p w14:paraId="7BE4498E" w14:textId="7FE6BC9A" w:rsidR="00A767C4" w:rsidRPr="00BC70CF" w:rsidRDefault="00A767C4">
      <w:pPr>
        <w:rPr>
          <w:rFonts w:ascii="Times New Roman" w:hAnsi="Times New Roman" w:cs="Times New Roman"/>
          <w:sz w:val="24"/>
          <w:szCs w:val="24"/>
        </w:rPr>
      </w:pPr>
    </w:p>
    <w:p w14:paraId="51DE4F10" w14:textId="588C0109" w:rsidR="00A767C4" w:rsidRPr="00BC70CF" w:rsidRDefault="00A767C4">
      <w:pPr>
        <w:rPr>
          <w:rFonts w:ascii="Times New Roman" w:hAnsi="Times New Roman" w:cs="Times New Roman"/>
          <w:sz w:val="24"/>
          <w:szCs w:val="24"/>
        </w:rPr>
      </w:pPr>
    </w:p>
    <w:p w14:paraId="0E10A983" w14:textId="3043C801" w:rsidR="00A767C4" w:rsidRPr="00BC70CF" w:rsidRDefault="00A767C4">
      <w:pPr>
        <w:rPr>
          <w:rFonts w:ascii="Times New Roman" w:hAnsi="Times New Roman" w:cs="Times New Roman"/>
          <w:sz w:val="24"/>
          <w:szCs w:val="24"/>
        </w:rPr>
      </w:pPr>
    </w:p>
    <w:p w14:paraId="335C97CB" w14:textId="023820E4" w:rsidR="00A767C4" w:rsidRPr="00BC70CF" w:rsidRDefault="00A767C4">
      <w:pPr>
        <w:rPr>
          <w:rFonts w:ascii="Times New Roman" w:hAnsi="Times New Roman" w:cs="Times New Roman"/>
          <w:sz w:val="24"/>
          <w:szCs w:val="24"/>
        </w:rPr>
      </w:pPr>
    </w:p>
    <w:p w14:paraId="3E526BA6" w14:textId="7AF88836" w:rsidR="00A767C4" w:rsidRPr="00BC70CF" w:rsidRDefault="00A767C4">
      <w:pPr>
        <w:rPr>
          <w:rFonts w:ascii="Times New Roman" w:hAnsi="Times New Roman" w:cs="Times New Roman"/>
          <w:sz w:val="24"/>
          <w:szCs w:val="24"/>
        </w:rPr>
      </w:pPr>
    </w:p>
    <w:p w14:paraId="2B8E6658" w14:textId="10F91903" w:rsidR="00A767C4" w:rsidRPr="00BC70CF" w:rsidRDefault="00A767C4">
      <w:pPr>
        <w:rPr>
          <w:rFonts w:ascii="Times New Roman" w:hAnsi="Times New Roman" w:cs="Times New Roman"/>
          <w:sz w:val="24"/>
          <w:szCs w:val="24"/>
        </w:rPr>
      </w:pPr>
    </w:p>
    <w:p w14:paraId="3F412FCD" w14:textId="42D3AFA7" w:rsidR="00A767C4" w:rsidRPr="00BC70CF" w:rsidRDefault="00A767C4">
      <w:pPr>
        <w:rPr>
          <w:rFonts w:ascii="Times New Roman" w:hAnsi="Times New Roman" w:cs="Times New Roman"/>
          <w:sz w:val="24"/>
          <w:szCs w:val="24"/>
        </w:rPr>
      </w:pPr>
    </w:p>
    <w:p w14:paraId="4E066DE3" w14:textId="67B27D99" w:rsidR="00A767C4" w:rsidRPr="00BC70CF" w:rsidRDefault="00A767C4">
      <w:pPr>
        <w:rPr>
          <w:rFonts w:ascii="Times New Roman" w:hAnsi="Times New Roman" w:cs="Times New Roman"/>
          <w:sz w:val="24"/>
          <w:szCs w:val="24"/>
        </w:rPr>
      </w:pPr>
    </w:p>
    <w:p w14:paraId="45893225" w14:textId="3B558DEF" w:rsidR="00A767C4" w:rsidRPr="00BC70CF" w:rsidRDefault="00A767C4">
      <w:pPr>
        <w:rPr>
          <w:rFonts w:ascii="Times New Roman" w:hAnsi="Times New Roman" w:cs="Times New Roman"/>
          <w:sz w:val="24"/>
          <w:szCs w:val="24"/>
        </w:rPr>
      </w:pPr>
    </w:p>
    <w:p w14:paraId="5C32D128" w14:textId="248EC260" w:rsidR="00A767C4" w:rsidRPr="00BC70CF" w:rsidRDefault="00A767C4">
      <w:pPr>
        <w:rPr>
          <w:rFonts w:ascii="Times New Roman" w:hAnsi="Times New Roman" w:cs="Times New Roman"/>
          <w:sz w:val="24"/>
          <w:szCs w:val="24"/>
        </w:rPr>
      </w:pPr>
    </w:p>
    <w:p w14:paraId="13C3A45C" w14:textId="53851BD6" w:rsidR="00A767C4" w:rsidRPr="00BC70CF" w:rsidRDefault="00A767C4">
      <w:pPr>
        <w:rPr>
          <w:rFonts w:ascii="Times New Roman" w:hAnsi="Times New Roman" w:cs="Times New Roman"/>
          <w:sz w:val="24"/>
          <w:szCs w:val="24"/>
        </w:rPr>
      </w:pPr>
    </w:p>
    <w:p w14:paraId="3489C659" w14:textId="248B0380" w:rsidR="00A767C4" w:rsidRPr="00BC70CF" w:rsidRDefault="00A767C4">
      <w:pPr>
        <w:rPr>
          <w:rFonts w:ascii="Times New Roman" w:hAnsi="Times New Roman" w:cs="Times New Roman"/>
          <w:sz w:val="24"/>
          <w:szCs w:val="24"/>
        </w:rPr>
      </w:pPr>
    </w:p>
    <w:p w14:paraId="5DB46483" w14:textId="6C80EE4C" w:rsidR="00A767C4" w:rsidRPr="00BC70CF" w:rsidRDefault="00A767C4">
      <w:pPr>
        <w:rPr>
          <w:rFonts w:ascii="Times New Roman" w:hAnsi="Times New Roman" w:cs="Times New Roman"/>
          <w:sz w:val="24"/>
          <w:szCs w:val="24"/>
        </w:rPr>
      </w:pPr>
    </w:p>
    <w:p w14:paraId="2942CB5A" w14:textId="02800B59" w:rsidR="00A767C4" w:rsidRPr="00BC70CF" w:rsidRDefault="00A767C4">
      <w:pPr>
        <w:rPr>
          <w:rFonts w:ascii="Times New Roman" w:hAnsi="Times New Roman" w:cs="Times New Roman"/>
          <w:sz w:val="24"/>
          <w:szCs w:val="24"/>
        </w:rPr>
      </w:pPr>
    </w:p>
    <w:p w14:paraId="26A4823D" w14:textId="77777777" w:rsidR="00A767C4" w:rsidRPr="00BC70CF" w:rsidRDefault="00A767C4">
      <w:pPr>
        <w:rPr>
          <w:rFonts w:ascii="Times New Roman" w:hAnsi="Times New Roman" w:cs="Times New Roman"/>
          <w:sz w:val="24"/>
          <w:szCs w:val="24"/>
        </w:rPr>
        <w:sectPr w:rsidR="00A767C4" w:rsidRPr="00BC70CF">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0A1A53B4" w14:textId="0B628DCE" w:rsidR="00A767C4" w:rsidRPr="00BC70CF" w:rsidRDefault="00A767C4">
      <w:pPr>
        <w:rPr>
          <w:rFonts w:ascii="Times New Roman" w:hAnsi="Times New Roman" w:cs="Times New Roman"/>
          <w:sz w:val="24"/>
          <w:szCs w:val="24"/>
        </w:rPr>
      </w:pPr>
      <w:r w:rsidRPr="00BC70CF">
        <w:rPr>
          <w:rFonts w:ascii="Times New Roman" w:hAnsi="Times New Roman" w:cs="Times New Roman"/>
          <w:b/>
          <w:bCs/>
          <w:sz w:val="24"/>
          <w:szCs w:val="24"/>
        </w:rPr>
        <w:lastRenderedPageBreak/>
        <w:t>Table S1.</w:t>
      </w:r>
      <w:r w:rsidRPr="00BC70CF">
        <w:rPr>
          <w:rFonts w:ascii="Times New Roman" w:hAnsi="Times New Roman" w:cs="Times New Roman"/>
          <w:sz w:val="24"/>
          <w:szCs w:val="24"/>
        </w:rPr>
        <w:t xml:space="preserve"> Overview of the literature</w:t>
      </w:r>
      <w:r w:rsidR="00461671" w:rsidRPr="00BC70CF">
        <w:rPr>
          <w:rFonts w:ascii="Times New Roman" w:hAnsi="Times New Roman" w:cs="Times New Roman"/>
          <w:sz w:val="24"/>
          <w:szCs w:val="24"/>
        </w:rPr>
        <w:t xml:space="preserve"> reviewed</w:t>
      </w:r>
      <w:r w:rsidRPr="00BC70CF">
        <w:rPr>
          <w:rFonts w:ascii="Times New Roman" w:hAnsi="Times New Roman" w:cs="Times New Roman"/>
          <w:sz w:val="24"/>
          <w:szCs w:val="24"/>
        </w:rPr>
        <w:t xml:space="preserve"> with study authors, study title, lineage, and region</w:t>
      </w:r>
      <w:r w:rsidR="00FA176D" w:rsidRPr="00BC70CF">
        <w:rPr>
          <w:rFonts w:ascii="Times New Roman" w:hAnsi="Times New Roman" w:cs="Times New Roman"/>
          <w:sz w:val="24"/>
          <w:szCs w:val="24"/>
        </w:rPr>
        <w:t xml:space="preserve"> sorted by Region</w:t>
      </w:r>
      <w:r w:rsidR="00066447" w:rsidRPr="00BC70CF">
        <w:rPr>
          <w:rFonts w:ascii="Times New Roman" w:hAnsi="Times New Roman" w:cs="Times New Roman"/>
          <w:sz w:val="24"/>
          <w:szCs w:val="24"/>
        </w:rPr>
        <w:t>.</w:t>
      </w:r>
    </w:p>
    <w:tbl>
      <w:tblPr>
        <w:tblW w:w="16291" w:type="dxa"/>
        <w:tblLook w:val="04A0" w:firstRow="1" w:lastRow="0" w:firstColumn="1" w:lastColumn="0" w:noHBand="0" w:noVBand="1"/>
      </w:tblPr>
      <w:tblGrid>
        <w:gridCol w:w="1842"/>
        <w:gridCol w:w="8115"/>
        <w:gridCol w:w="2229"/>
        <w:gridCol w:w="2126"/>
        <w:gridCol w:w="1979"/>
      </w:tblGrid>
      <w:tr w:rsidR="00A767C4" w:rsidRPr="00BC70CF" w14:paraId="1AAF3232" w14:textId="77777777" w:rsidTr="005F21DC">
        <w:trPr>
          <w:gridAfter w:val="1"/>
          <w:wAfter w:w="2126" w:type="dxa"/>
          <w:trHeight w:val="300"/>
        </w:trPr>
        <w:tc>
          <w:tcPr>
            <w:tcW w:w="185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E746153" w14:textId="77777777" w:rsidR="00A767C4" w:rsidRPr="00BC70CF" w:rsidRDefault="00A767C4" w:rsidP="009230A4">
            <w:pPr>
              <w:spacing w:after="0" w:line="240" w:lineRule="auto"/>
              <w:rPr>
                <w:rFonts w:ascii="Times New Roman" w:eastAsia="Times New Roman" w:hAnsi="Times New Roman" w:cs="Times New Roman"/>
                <w:b/>
                <w:bCs/>
                <w:color w:val="000000"/>
                <w:sz w:val="24"/>
                <w:szCs w:val="24"/>
                <w:lang w:eastAsia="en-GB"/>
              </w:rPr>
            </w:pPr>
            <w:r w:rsidRPr="00BC70CF">
              <w:rPr>
                <w:rFonts w:ascii="Times New Roman" w:eastAsia="Times New Roman" w:hAnsi="Times New Roman" w:cs="Times New Roman"/>
                <w:b/>
                <w:bCs/>
                <w:color w:val="000000"/>
                <w:sz w:val="24"/>
                <w:szCs w:val="24"/>
                <w:lang w:eastAsia="en-GB"/>
              </w:rPr>
              <w:t>Authors</w:t>
            </w:r>
          </w:p>
        </w:tc>
        <w:tc>
          <w:tcPr>
            <w:tcW w:w="8115" w:type="dxa"/>
            <w:tcBorders>
              <w:top w:val="single" w:sz="8" w:space="0" w:color="auto"/>
              <w:left w:val="nil"/>
              <w:bottom w:val="single" w:sz="8" w:space="0" w:color="auto"/>
              <w:right w:val="single" w:sz="8" w:space="0" w:color="auto"/>
            </w:tcBorders>
            <w:shd w:val="clear" w:color="auto" w:fill="auto"/>
            <w:noWrap/>
            <w:vAlign w:val="center"/>
            <w:hideMark/>
          </w:tcPr>
          <w:p w14:paraId="41C6826C" w14:textId="77777777" w:rsidR="00A767C4" w:rsidRPr="00BC70CF" w:rsidRDefault="00A767C4" w:rsidP="009230A4">
            <w:pPr>
              <w:spacing w:after="0" w:line="240" w:lineRule="auto"/>
              <w:rPr>
                <w:rFonts w:ascii="Times New Roman" w:eastAsia="Times New Roman" w:hAnsi="Times New Roman" w:cs="Times New Roman"/>
                <w:b/>
                <w:bCs/>
                <w:color w:val="000000"/>
                <w:sz w:val="24"/>
                <w:szCs w:val="24"/>
                <w:lang w:eastAsia="en-GB"/>
              </w:rPr>
            </w:pPr>
            <w:r w:rsidRPr="00BC70CF">
              <w:rPr>
                <w:rFonts w:ascii="Times New Roman" w:eastAsia="Times New Roman" w:hAnsi="Times New Roman" w:cs="Times New Roman"/>
                <w:b/>
                <w:bCs/>
                <w:color w:val="000000"/>
                <w:sz w:val="24"/>
                <w:szCs w:val="24"/>
                <w:lang w:eastAsia="en-GB"/>
              </w:rPr>
              <w:t>Title</w:t>
            </w:r>
          </w:p>
        </w:tc>
        <w:tc>
          <w:tcPr>
            <w:tcW w:w="2073" w:type="dxa"/>
            <w:tcBorders>
              <w:top w:val="single" w:sz="8" w:space="0" w:color="auto"/>
              <w:left w:val="nil"/>
              <w:bottom w:val="single" w:sz="8" w:space="0" w:color="auto"/>
              <w:right w:val="single" w:sz="8" w:space="0" w:color="auto"/>
            </w:tcBorders>
            <w:shd w:val="clear" w:color="auto" w:fill="auto"/>
            <w:noWrap/>
            <w:vAlign w:val="center"/>
            <w:hideMark/>
          </w:tcPr>
          <w:p w14:paraId="778637D5" w14:textId="77777777" w:rsidR="00A767C4" w:rsidRPr="00BC70CF" w:rsidRDefault="00A767C4" w:rsidP="009230A4">
            <w:pPr>
              <w:spacing w:after="0" w:line="240" w:lineRule="auto"/>
              <w:rPr>
                <w:rFonts w:ascii="Times New Roman" w:eastAsia="Times New Roman" w:hAnsi="Times New Roman" w:cs="Times New Roman"/>
                <w:b/>
                <w:bCs/>
                <w:color w:val="000000"/>
                <w:sz w:val="24"/>
                <w:szCs w:val="24"/>
                <w:lang w:eastAsia="en-GB"/>
              </w:rPr>
            </w:pPr>
            <w:r w:rsidRPr="00BC70CF">
              <w:rPr>
                <w:rFonts w:ascii="Times New Roman" w:eastAsia="Times New Roman" w:hAnsi="Times New Roman" w:cs="Times New Roman"/>
                <w:b/>
                <w:bCs/>
                <w:color w:val="000000"/>
                <w:sz w:val="24"/>
                <w:szCs w:val="24"/>
                <w:lang w:eastAsia="en-GB"/>
              </w:rPr>
              <w:t>Lineage</w:t>
            </w:r>
          </w:p>
        </w:tc>
        <w:tc>
          <w:tcPr>
            <w:tcW w:w="2126" w:type="dxa"/>
            <w:tcBorders>
              <w:top w:val="single" w:sz="8" w:space="0" w:color="auto"/>
              <w:left w:val="nil"/>
              <w:bottom w:val="single" w:sz="8" w:space="0" w:color="auto"/>
              <w:right w:val="single" w:sz="8" w:space="0" w:color="auto"/>
            </w:tcBorders>
            <w:shd w:val="clear" w:color="auto" w:fill="auto"/>
            <w:noWrap/>
            <w:vAlign w:val="center"/>
            <w:hideMark/>
          </w:tcPr>
          <w:p w14:paraId="7318D4F8" w14:textId="77777777" w:rsidR="00A767C4" w:rsidRPr="00BC70CF" w:rsidRDefault="00A767C4" w:rsidP="009230A4">
            <w:pPr>
              <w:spacing w:after="0" w:line="240" w:lineRule="auto"/>
              <w:rPr>
                <w:rFonts w:ascii="Times New Roman" w:eastAsia="Times New Roman" w:hAnsi="Times New Roman" w:cs="Times New Roman"/>
                <w:b/>
                <w:bCs/>
                <w:color w:val="000000"/>
                <w:sz w:val="24"/>
                <w:szCs w:val="24"/>
                <w:lang w:eastAsia="en-GB"/>
              </w:rPr>
            </w:pPr>
            <w:r w:rsidRPr="00BC70CF">
              <w:rPr>
                <w:rFonts w:ascii="Times New Roman" w:eastAsia="Times New Roman" w:hAnsi="Times New Roman" w:cs="Times New Roman"/>
                <w:b/>
                <w:bCs/>
                <w:color w:val="000000"/>
                <w:sz w:val="24"/>
                <w:szCs w:val="24"/>
                <w:lang w:eastAsia="en-GB"/>
              </w:rPr>
              <w:t>Region or Country</w:t>
            </w:r>
          </w:p>
        </w:tc>
      </w:tr>
      <w:tr w:rsidR="006F7BCD" w:rsidRPr="00BC70CF" w14:paraId="36980FDE" w14:textId="77777777" w:rsidTr="006F7BCD">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4E2564A1" w14:textId="7D9DC6A1" w:rsidR="006F7BCD" w:rsidRPr="00BC70CF" w:rsidRDefault="002C2875"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7B5E23" w:rsidRPr="00BC70CF">
              <w:rPr>
                <w:rFonts w:ascii="Times New Roman" w:eastAsia="Times New Roman" w:hAnsi="Times New Roman" w:cs="Times New Roman"/>
                <w:color w:val="000000"/>
                <w:sz w:val="24"/>
                <w:szCs w:val="24"/>
                <w:lang w:eastAsia="en-GB"/>
              </w:rPr>
              <w:instrText xml:space="preserve"> ADDIN ZOTERO_ITEM CSL_CITATION {"citationID":"R97H6R7y","properties":{"formattedCitation":"(Barichievy et al., 2017)","plainCitation":"(Barichievy et al., 2017)","dontUpdate":true,"noteIndex":0},"citationItems":[{"id":2351,"uris":["http://zotero.org/users/2793828/items/FL4TJR5J"],"uri":["http://zotero.org/users/2793828/items/FL4TJR5J"],"itemData":{"id":2351,"type":"article-journal","abstract":"We present evidence of an association between an Arabian wolf (Canis lupus arabs) and a domestic dog (Canis lupus familiaris), or potentially a wolf-dog hybrid, observed in central Saudi Arabia. We interpret these observations as an indication of past hybridisation (if the male is a dog-wolf hybrid) or potential future hybridisation (if the male is a dog and pairing with the female wolf) and discuss the conservation concerns associated with wolf–dog hybridisation.","language":"en","page":"3","source":"Zotero","title":"Association between an Arabian wolf and a domestic dog in central Saudi Arabia","author":[{"family":"Barichievy","given":"Chris"},{"family":"Clugston","given":"Shayne"},{"family":"Sheldon","given":"Robert"}],"issued":{"date-parts":[["2017"]]}}}],"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Barichievy et al., 201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B9264BC" w14:textId="67FFC18A"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ssociation between an Arabian wolf and a domestic dog in central Saudi Arabia</w:t>
            </w:r>
          </w:p>
        </w:tc>
        <w:tc>
          <w:tcPr>
            <w:tcW w:w="2073" w:type="dxa"/>
            <w:tcBorders>
              <w:top w:val="nil"/>
              <w:left w:val="nil"/>
              <w:bottom w:val="single" w:sz="8" w:space="0" w:color="auto"/>
              <w:right w:val="single" w:sz="8" w:space="0" w:color="auto"/>
            </w:tcBorders>
            <w:shd w:val="clear" w:color="auto" w:fill="auto"/>
            <w:noWrap/>
            <w:vAlign w:val="center"/>
          </w:tcPr>
          <w:p w14:paraId="0A2F3786" w14:textId="59B0CB7C"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rabs</w:t>
            </w:r>
          </w:p>
        </w:tc>
        <w:tc>
          <w:tcPr>
            <w:tcW w:w="2126" w:type="dxa"/>
            <w:tcBorders>
              <w:top w:val="nil"/>
              <w:left w:val="nil"/>
              <w:bottom w:val="single" w:sz="8" w:space="0" w:color="auto"/>
              <w:right w:val="single" w:sz="8" w:space="0" w:color="auto"/>
            </w:tcBorders>
            <w:shd w:val="clear" w:color="auto" w:fill="auto"/>
            <w:noWrap/>
            <w:vAlign w:val="center"/>
          </w:tcPr>
          <w:p w14:paraId="5071BE22" w14:textId="6E7B33A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 (Saudi Arabia)</w:t>
            </w:r>
          </w:p>
        </w:tc>
      </w:tr>
      <w:tr w:rsidR="006F7BCD" w:rsidRPr="00BC70CF" w14:paraId="064BC51B" w14:textId="77777777" w:rsidTr="006F7BCD">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02A5989C" w14:textId="12AB3D69" w:rsidR="003B1186" w:rsidRPr="00BC70CF" w:rsidRDefault="003B1186"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phJrOORm","properties":{"formattedCitation":"(Biquand et al., 1994)","plainCitation":"(Biquand et al., 1994)","dontUpdate":true,"noteIndex":0},"citationItems":[{"id":2705,"uris":["http://zotero.org/users/2793828/items/SJX4D47B"],"uri":["http://zotero.org/users/2793828/items/SJX4D47B"],"itemData":{"id":2705,"type":"article-journal","container-title":"Mammalia (Paris)","issue":"3","page":"492-494","title":"Fishes as diet of a wolf (Canis lupus arabs) in Saudi Arabia","volume":"58","author":[{"family":"Biquand","given":"S."},{"family":"Urios","given":"V."},{"family":"Boug","given":"A."},{"family":"Vila","given":"C."},{"family":"Castroviejo","given":"J."}],"issued":{"date-parts":[["1994"]]}}}],"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007B5E23" w:rsidRPr="00BC70CF">
              <w:rPr>
                <w:rFonts w:ascii="Times New Roman" w:hAnsi="Times New Roman" w:cs="Times New Roman"/>
                <w:sz w:val="24"/>
                <w:szCs w:val="24"/>
              </w:rPr>
              <w:t>Biquand et al., 199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25DC4DCC" w14:textId="7C07666E"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Fishes as diet of a wolf (</w:t>
            </w:r>
            <w:r w:rsidRPr="00BC70CF">
              <w:rPr>
                <w:rFonts w:ascii="Times New Roman" w:eastAsia="Times New Roman" w:hAnsi="Times New Roman" w:cs="Times New Roman"/>
                <w:i/>
                <w:iCs/>
                <w:color w:val="000000"/>
                <w:sz w:val="24"/>
                <w:szCs w:val="24"/>
                <w:lang w:eastAsia="en-GB"/>
              </w:rPr>
              <w:t>Canis lupus arabs</w:t>
            </w:r>
            <w:r w:rsidRPr="00BC70CF">
              <w:rPr>
                <w:rFonts w:ascii="Times New Roman" w:eastAsia="Times New Roman" w:hAnsi="Times New Roman" w:cs="Times New Roman"/>
                <w:color w:val="000000"/>
                <w:sz w:val="24"/>
                <w:szCs w:val="24"/>
                <w:lang w:eastAsia="en-GB"/>
              </w:rPr>
              <w:t>) in Saudi Arabia</w:t>
            </w:r>
          </w:p>
        </w:tc>
        <w:tc>
          <w:tcPr>
            <w:tcW w:w="2073" w:type="dxa"/>
            <w:tcBorders>
              <w:top w:val="nil"/>
              <w:left w:val="nil"/>
              <w:bottom w:val="single" w:sz="8" w:space="0" w:color="auto"/>
              <w:right w:val="single" w:sz="8" w:space="0" w:color="auto"/>
            </w:tcBorders>
            <w:shd w:val="clear" w:color="auto" w:fill="auto"/>
            <w:noWrap/>
            <w:vAlign w:val="center"/>
          </w:tcPr>
          <w:p w14:paraId="0FA15CA3" w14:textId="42F173FC"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rabs</w:t>
            </w:r>
          </w:p>
        </w:tc>
        <w:tc>
          <w:tcPr>
            <w:tcW w:w="2126" w:type="dxa"/>
            <w:tcBorders>
              <w:top w:val="nil"/>
              <w:left w:val="nil"/>
              <w:bottom w:val="single" w:sz="8" w:space="0" w:color="auto"/>
              <w:right w:val="single" w:sz="8" w:space="0" w:color="auto"/>
            </w:tcBorders>
            <w:shd w:val="clear" w:color="auto" w:fill="auto"/>
            <w:noWrap/>
            <w:vAlign w:val="center"/>
          </w:tcPr>
          <w:p w14:paraId="3C6B954F" w14:textId="43FB6549"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 (Saudi Arabia)</w:t>
            </w:r>
          </w:p>
        </w:tc>
      </w:tr>
      <w:tr w:rsidR="006F7BCD" w:rsidRPr="00BC70CF" w14:paraId="62EAE74B" w14:textId="77777777" w:rsidTr="006F7BCD">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23D54246" w14:textId="7C91978B" w:rsidR="007B5E23" w:rsidRPr="00BC70CF" w:rsidRDefault="007B5E23"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hgQMhYIo","properties":{"formattedCitation":"(Bray et al., 2014)","plainCitation":"(Bray et al., 2014)","dontUpdate":true,"noteIndex":0},"citationItems":[{"id":2123,"uris":["http://zotero.org/users/2793828/items/9NJI6DVV"],"uri":["http://zotero.org/users/2793828/items/9NJI6DVV"],"itemData":{"id":2123,"type":"article-journal","abstract":"This work represents the most extensive genetic study of the grey wolf (Canis lupus Linnaeus, 1758) in Arabia and the first considering genetic data from multiple locations within Saudi Arabia. Previous suggestion of the occurrence of two subspecies of wolves in Arabia is not supported by this study. The genetic evidence suggests that the wolves of Saudi Arabia are genetically variable and more closely related to the Eurasian wolf Canis lupus group (dog included) than to the Indian wolf C. l. pallipes. The genetic diversity observed for C. lupus in Saudi Arabia indicates that the subspecific status C. l. arabs should be retained for the Arabian wolf. What remains unclear is the degree to which genetic introgression from domestic dogs has influenced the composition and integrity of C. lupus in Saudi Arabia.","container-title":"Mammalian Biology","DOI":"10.1016/j.mambio.2014.06.005","ISSN":"1616-5047","issue":"6","journalAbbreviation":"Mammalian Biology","page":"409-413","source":"ScienceDirect","title":"Genetic variation and subspecific status of the grey wolf (Canis lupus) in Saudi Arabia","volume":"79","author":[{"family":"Bray","given":"Timothy C."},{"family":"Mohammed","given":"Osama Badri"},{"family":"Butynski","given":"Thomas M."},{"family":"Wronski","given":"Torsten"},{"family":"Sandouka","given":"Mohamed Abdelkader"},{"family":"Alagaili","given":"Abdulaziz Nasser"}],"issued":{"date-parts":[["2014",11,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Bray et al., 201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475C4A60" w14:textId="3C444655"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enetic variation and subspecific status of the grey wolf (</w:t>
            </w:r>
            <w:r w:rsidRPr="00BC70CF">
              <w:rPr>
                <w:rFonts w:ascii="Times New Roman" w:eastAsia="Times New Roman" w:hAnsi="Times New Roman" w:cs="Times New Roman"/>
                <w:i/>
                <w:iCs/>
                <w:color w:val="000000"/>
                <w:sz w:val="24"/>
                <w:szCs w:val="24"/>
                <w:lang w:eastAsia="en-GB"/>
              </w:rPr>
              <w:t>Canis lupus</w:t>
            </w:r>
            <w:r w:rsidRPr="00BC70CF">
              <w:rPr>
                <w:rFonts w:ascii="Times New Roman" w:eastAsia="Times New Roman" w:hAnsi="Times New Roman" w:cs="Times New Roman"/>
                <w:color w:val="000000"/>
                <w:sz w:val="24"/>
                <w:szCs w:val="24"/>
                <w:lang w:eastAsia="en-GB"/>
              </w:rPr>
              <w:t>) in Saudi Arabia</w:t>
            </w:r>
          </w:p>
        </w:tc>
        <w:tc>
          <w:tcPr>
            <w:tcW w:w="2073" w:type="dxa"/>
            <w:tcBorders>
              <w:top w:val="nil"/>
              <w:left w:val="nil"/>
              <w:bottom w:val="single" w:sz="8" w:space="0" w:color="auto"/>
              <w:right w:val="single" w:sz="8" w:space="0" w:color="auto"/>
            </w:tcBorders>
            <w:shd w:val="clear" w:color="auto" w:fill="auto"/>
            <w:noWrap/>
            <w:vAlign w:val="center"/>
          </w:tcPr>
          <w:p w14:paraId="3A9E21A3" w14:textId="224B0CAA"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rabs</w:t>
            </w:r>
          </w:p>
        </w:tc>
        <w:tc>
          <w:tcPr>
            <w:tcW w:w="2126" w:type="dxa"/>
            <w:tcBorders>
              <w:top w:val="nil"/>
              <w:left w:val="nil"/>
              <w:bottom w:val="single" w:sz="8" w:space="0" w:color="auto"/>
              <w:right w:val="single" w:sz="8" w:space="0" w:color="auto"/>
            </w:tcBorders>
            <w:shd w:val="clear" w:color="auto" w:fill="auto"/>
            <w:noWrap/>
            <w:vAlign w:val="center"/>
          </w:tcPr>
          <w:p w14:paraId="5F7D3F1B" w14:textId="34318ACF"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w:t>
            </w:r>
          </w:p>
        </w:tc>
      </w:tr>
      <w:tr w:rsidR="006F7BCD" w:rsidRPr="00BC70CF" w14:paraId="0E49634B"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68B80515" w14:textId="7D03412C" w:rsidR="00991CBC" w:rsidRPr="00BC70CF" w:rsidRDefault="00991CBC"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iAhrqJpS","properties":{"formattedCitation":"(Cunningham and Wronski, 2010)","plainCitation":"(Cunningham and Wronski, 2010)","dontUpdate":true,"noteIndex":0},"citationItems":[{"id":2353,"uris":["http://zotero.org/users/2793828/items/LXWMUDF9"],"uri":["http://zotero.org/users/2793828/items/LXWMUDF9"],"itemData":{"id":2353,"type":"article-journal","container-title":"Canid News","language":"en","page":"7","source":"Zotero","title":"Arabian wolf distribution update from Saudi Arabia","author":[{"family":"Cunningham","given":"Peter L"},{"family":"Wronski","given":"Torsten"}],"issued":{"date-parts":[["201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Cunningham and Wronski, 2010</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76A7D27D"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n wolf distribution update from Saudi Arabia</w:t>
            </w:r>
          </w:p>
        </w:tc>
        <w:tc>
          <w:tcPr>
            <w:tcW w:w="2073" w:type="dxa"/>
            <w:tcBorders>
              <w:top w:val="nil"/>
              <w:left w:val="nil"/>
              <w:bottom w:val="single" w:sz="8" w:space="0" w:color="auto"/>
              <w:right w:val="single" w:sz="8" w:space="0" w:color="auto"/>
            </w:tcBorders>
            <w:shd w:val="clear" w:color="auto" w:fill="auto"/>
            <w:noWrap/>
            <w:vAlign w:val="center"/>
            <w:hideMark/>
          </w:tcPr>
          <w:p w14:paraId="1F42F9C7"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rabs</w:t>
            </w:r>
          </w:p>
        </w:tc>
        <w:tc>
          <w:tcPr>
            <w:tcW w:w="2126" w:type="dxa"/>
            <w:tcBorders>
              <w:top w:val="nil"/>
              <w:left w:val="nil"/>
              <w:bottom w:val="single" w:sz="8" w:space="0" w:color="auto"/>
              <w:right w:val="single" w:sz="8" w:space="0" w:color="auto"/>
            </w:tcBorders>
            <w:shd w:val="clear" w:color="auto" w:fill="auto"/>
            <w:noWrap/>
            <w:vAlign w:val="center"/>
            <w:hideMark/>
          </w:tcPr>
          <w:p w14:paraId="6774FE37"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 (Saudi Arabia)</w:t>
            </w:r>
          </w:p>
        </w:tc>
      </w:tr>
      <w:tr w:rsidR="006F7BCD" w:rsidRPr="00BC70CF" w14:paraId="34131C97"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3072E985" w14:textId="39C0872B" w:rsidR="00991CBC" w:rsidRPr="00BC70CF" w:rsidRDefault="00991CBC" w:rsidP="00945669">
            <w:pPr>
              <w:spacing w:after="0" w:line="240" w:lineRule="auto"/>
              <w:rPr>
                <w:rFonts w:ascii="Times New Roman" w:eastAsia="Times New Roman" w:hAnsi="Times New Roman" w:cs="Times New Roman"/>
                <w:color w:val="000000"/>
                <w:sz w:val="24"/>
                <w:szCs w:val="24"/>
                <w:lang w:val="de-DE"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val="de-DE" w:eastAsia="en-GB"/>
              </w:rPr>
              <w:instrText xml:space="preserve"> ADDIN ZOTERO_ITEM CSL_CITATION {"citationID":"YXpQQSgp","properties":{"formattedCitation":"(Cohen et al., 2013)","plainCitation":"(Cohen et al., 2013)","dontUpdate":true,"noteIndex":0},"citationItems":[{"id":2354,"uris":["http://zotero.org/users/2793828/items/JLCYPUR7"],"uri":["http://zotero.org/users/2793828/items/JLCYPUR7"],"itemData":{"id":2354,"type":"article-journal","abstract":"Conservation plans may conflict when both predator and prey in the same ecological system are threatened species. In this study we present a problematic case of conflicting conservation policies involving the Arabian wolf Canis lupus arabs and two species of gazelles (Gazella gazella acaciae and Gazella dorcas), all of which are threatened in Israel. By studying genetic subdivision using faecal DNA we evaluated the policy of treating the Arabian wolves in the Negev Desert as two separate populations. We analysed 95 wolf faecal samples from 12 feeding sites c. 20 km apart. Network analysis and Bayesian clustering were used for separating populations. Mark–recapture design, rarefaction and an urn model were applied to estimate wolf population size. We found that wolves in the central and southern Negev cannot be genetically separated, and their density is similar in both regions. Our results provide a better baseline for a unified management of wolves in the Negev. We call for the consideration of other factors influencing gazelle population size before adopting drastic measures such as wolf removal.","container-title":"Oryx","DOI":"10.1017/S0030605311001797","ISSN":"0030-6053, 1365-3008","issue":"2","language":"en","page":"228-236","source":"Cambridge Core","title":"Conflicting management policies for the Arabian wolf Canis lupus arabs in the Negev Desert: is this justified?","title-short":"Conflicting management policies for the Arabian wolf Canis lupus arabs in the Negev Desert","volume":"47","author":[{"family":"Cohen","given":"Orly"},{"family":"Barocas","given":"Adi"},{"family":"Geffen","given":"Eli"}],"issued":{"date-parts":[["2013",4]]}}}],"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lang w:val="de-DE"/>
              </w:rPr>
              <w:t>Cohen et al., 2013</w:t>
            </w:r>
            <w:r w:rsidRPr="00BC70CF">
              <w:rPr>
                <w:rFonts w:ascii="Times New Roman" w:eastAsia="Times New Roman" w:hAnsi="Times New Roman" w:cs="Times New Roman"/>
                <w:color w:val="000000"/>
                <w:sz w:val="24"/>
                <w:szCs w:val="24"/>
                <w:lang w:eastAsia="en-GB"/>
              </w:rPr>
              <w:fldChar w:fldCharType="end"/>
            </w:r>
            <w:r w:rsidR="006F7BCD" w:rsidRPr="00BC70CF">
              <w:rPr>
                <w:rFonts w:ascii="Times New Roman" w:eastAsia="Times New Roman" w:hAnsi="Times New Roman" w:cs="Times New Roman"/>
                <w:color w:val="000000"/>
                <w:sz w:val="24"/>
                <w:szCs w:val="24"/>
                <w:lang w:val="de-DE" w:eastAsia="en-GB"/>
              </w:rPr>
              <w:t xml:space="preserve"> </w:t>
            </w:r>
          </w:p>
        </w:tc>
        <w:tc>
          <w:tcPr>
            <w:tcW w:w="8115" w:type="dxa"/>
            <w:tcBorders>
              <w:top w:val="nil"/>
              <w:left w:val="nil"/>
              <w:bottom w:val="single" w:sz="8" w:space="0" w:color="auto"/>
              <w:right w:val="single" w:sz="8" w:space="0" w:color="auto"/>
            </w:tcBorders>
            <w:shd w:val="clear" w:color="auto" w:fill="auto"/>
            <w:noWrap/>
            <w:vAlign w:val="center"/>
            <w:hideMark/>
          </w:tcPr>
          <w:p w14:paraId="437572C6" w14:textId="77777777" w:rsidR="006F7BCD" w:rsidRPr="00BC70CF" w:rsidRDefault="006F7BCD" w:rsidP="006F7BCD">
            <w:pPr>
              <w:spacing w:after="0" w:line="240" w:lineRule="auto"/>
              <w:rPr>
                <w:rFonts w:ascii="Times New Roman" w:eastAsia="Times New Roman" w:hAnsi="Times New Roman" w:cs="Times New Roman"/>
                <w:color w:val="333333"/>
                <w:sz w:val="24"/>
                <w:szCs w:val="24"/>
                <w:lang w:eastAsia="en-GB"/>
              </w:rPr>
            </w:pPr>
            <w:r w:rsidRPr="00BC70CF">
              <w:rPr>
                <w:rFonts w:ascii="Times New Roman" w:eastAsia="Times New Roman" w:hAnsi="Times New Roman" w:cs="Times New Roman"/>
                <w:color w:val="333333"/>
                <w:sz w:val="24"/>
                <w:szCs w:val="24"/>
                <w:lang w:eastAsia="en-GB"/>
              </w:rPr>
              <w:t>Conflicting management policies for the Arabian wolf </w:t>
            </w:r>
            <w:r w:rsidRPr="00BC70CF">
              <w:rPr>
                <w:rFonts w:ascii="Times New Roman" w:eastAsia="Times New Roman" w:hAnsi="Times New Roman" w:cs="Times New Roman"/>
                <w:i/>
                <w:iCs/>
                <w:color w:val="333333"/>
                <w:sz w:val="24"/>
                <w:szCs w:val="24"/>
                <w:lang w:eastAsia="en-GB"/>
              </w:rPr>
              <w:t>Canis lupus arabs</w:t>
            </w:r>
            <w:r w:rsidRPr="00BC70CF">
              <w:rPr>
                <w:rFonts w:ascii="Times New Roman" w:eastAsia="Times New Roman" w:hAnsi="Times New Roman" w:cs="Times New Roman"/>
                <w:color w:val="333333"/>
                <w:sz w:val="24"/>
                <w:szCs w:val="24"/>
                <w:lang w:eastAsia="en-GB"/>
              </w:rPr>
              <w:t> in the Negev Desert: is this justified?</w:t>
            </w:r>
          </w:p>
        </w:tc>
        <w:tc>
          <w:tcPr>
            <w:tcW w:w="2073" w:type="dxa"/>
            <w:tcBorders>
              <w:top w:val="nil"/>
              <w:left w:val="nil"/>
              <w:bottom w:val="single" w:sz="8" w:space="0" w:color="auto"/>
              <w:right w:val="single" w:sz="8" w:space="0" w:color="auto"/>
            </w:tcBorders>
            <w:shd w:val="clear" w:color="auto" w:fill="auto"/>
            <w:noWrap/>
            <w:vAlign w:val="center"/>
            <w:hideMark/>
          </w:tcPr>
          <w:p w14:paraId="0BC0FF82"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rabs</w:t>
            </w:r>
          </w:p>
        </w:tc>
        <w:tc>
          <w:tcPr>
            <w:tcW w:w="2126" w:type="dxa"/>
            <w:tcBorders>
              <w:top w:val="nil"/>
              <w:left w:val="nil"/>
              <w:bottom w:val="single" w:sz="8" w:space="0" w:color="auto"/>
              <w:right w:val="single" w:sz="8" w:space="0" w:color="auto"/>
            </w:tcBorders>
            <w:shd w:val="clear" w:color="auto" w:fill="auto"/>
            <w:noWrap/>
            <w:vAlign w:val="center"/>
            <w:hideMark/>
          </w:tcPr>
          <w:p w14:paraId="0616CF15"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 (Saudi Arabia)</w:t>
            </w:r>
          </w:p>
        </w:tc>
      </w:tr>
      <w:tr w:rsidR="006F7BCD" w:rsidRPr="00BC70CF" w14:paraId="676BAA64"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171B5AF7" w14:textId="2188EC5C" w:rsidR="00945669" w:rsidRPr="00BC70CF" w:rsidRDefault="00945669"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Jb0ecEBq","properties":{"formattedCitation":"(Gecchele et al., 2017)","plainCitation":"(Gecchele et al., 2017)","dontUpdate":true,"noteIndex":0},"citationItems":[{"id":2391,"uris":["http://zotero.org/users/2793828/items/IU5XCMKC"],"uri":["http://zotero.org/users/2793828/items/IU5XCMKC"],"itemData":{"id":2391,"type":"article-journal","abstract":"Carnivores are one of the taxa most affected by habitat fragmentation and human persecution; as a result, most carnivore species are declining; for this reason monitoring changes in carnivore population is paramount to plan effective conservation programs. Despite being one of the most threatened habitat, arid environment are often neglected and the carnivore species living in this environment are generally poorly studied. We conducted a pilot study to survey the carnivore guild in the St Katherine Protectorate, the largest Egyptian national park and a hotspot for biodiversity and conservation in an arid environments. Three species were detected using both camera trapping and morphological identification of scats: Red fox, Striped hyena and Arabian wolf, while through genetic analysis we were able to confirm the presence of Blandford fox as well. Arabian wolf appeared to be the most elusive and rarer species and should be a conservation priority. We also provide guidelines for a monitoring program: we estimated that a survey period of 8–10 weeks would be enough to detect foxes and hyenas with a 95% probability, but it would take at least 26 weeks to detect the presence of wolves. This is the first comprehensive carnivore survey in South Sinai and provides an important baseline for future studies in this unique hyper-arid environment at the conjunction between the African and Eurasian continents.","container-title":"Journal of Arid Environments","DOI":"10.1016/j.jaridenv.2017.01.009","ISSN":"0140-1963","journalAbbreviation":"Journal of Arid Environments","page":"16-24","source":"ScienceDirect","title":"A pilot study to survey the carnivore community in the hyper-arid environment of South Sinai mountains","volume":"141","author":[{"family":"Gecchele","given":"Lisa V."},{"family":"Bremner-Harrison","given":"Samantha"},{"family":"Gilbert","given":"Francis"},{"family":"Soultan","given":"Alaaeldin"},{"family":"Davison","given":"Angus"},{"family":"Durrant","given":"Kate L."}],"issued":{"date-parts":[["2017",6,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Gecchele et al., 201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F7D7845" w14:textId="3F0171B4" w:rsidR="006F7BCD" w:rsidRPr="00BC70CF" w:rsidRDefault="006F7BCD" w:rsidP="006F7BCD">
            <w:pPr>
              <w:spacing w:after="0" w:line="240" w:lineRule="auto"/>
              <w:rPr>
                <w:rFonts w:ascii="Times New Roman" w:eastAsia="Times New Roman" w:hAnsi="Times New Roman" w:cs="Times New Roman"/>
                <w:color w:val="333333"/>
                <w:sz w:val="24"/>
                <w:szCs w:val="24"/>
                <w:lang w:eastAsia="en-GB"/>
              </w:rPr>
            </w:pPr>
            <w:r w:rsidRPr="00BC70CF">
              <w:rPr>
                <w:rFonts w:ascii="Times New Roman" w:eastAsia="Times New Roman" w:hAnsi="Times New Roman" w:cs="Times New Roman"/>
                <w:color w:val="505050"/>
                <w:sz w:val="24"/>
                <w:szCs w:val="24"/>
                <w:lang w:eastAsia="en-GB"/>
              </w:rPr>
              <w:t>A pilot study to survey the carnivore community in the hyper-arid environment of South Sinai mountains</w:t>
            </w:r>
          </w:p>
        </w:tc>
        <w:tc>
          <w:tcPr>
            <w:tcW w:w="2073" w:type="dxa"/>
            <w:tcBorders>
              <w:top w:val="nil"/>
              <w:left w:val="nil"/>
              <w:bottom w:val="single" w:sz="8" w:space="0" w:color="auto"/>
              <w:right w:val="single" w:sz="8" w:space="0" w:color="auto"/>
            </w:tcBorders>
            <w:shd w:val="clear" w:color="auto" w:fill="auto"/>
            <w:noWrap/>
            <w:vAlign w:val="center"/>
          </w:tcPr>
          <w:p w14:paraId="5B7BADEE" w14:textId="3573E64D"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rabs</w:t>
            </w:r>
          </w:p>
        </w:tc>
        <w:tc>
          <w:tcPr>
            <w:tcW w:w="2126" w:type="dxa"/>
            <w:tcBorders>
              <w:top w:val="nil"/>
              <w:left w:val="nil"/>
              <w:bottom w:val="single" w:sz="8" w:space="0" w:color="auto"/>
              <w:right w:val="single" w:sz="8" w:space="0" w:color="auto"/>
            </w:tcBorders>
            <w:shd w:val="clear" w:color="auto" w:fill="auto"/>
            <w:noWrap/>
            <w:vAlign w:val="center"/>
          </w:tcPr>
          <w:p w14:paraId="32CC6C83" w14:textId="3A56DEA1"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 (Saudi Arabia)</w:t>
            </w:r>
          </w:p>
        </w:tc>
      </w:tr>
      <w:tr w:rsidR="006F7BCD" w:rsidRPr="00BC70CF" w14:paraId="5D1D7D6B"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5C3C9D07" w14:textId="713EC110" w:rsidR="006F1686" w:rsidRPr="00BC70CF" w:rsidRDefault="006F1686"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FEfhxLy2","properties":{"formattedCitation":"(Hefner and Geffen, 1999)","plainCitation":"(Hefner and Geffen, 1999)","dontUpdate":true,"noteIndex":0},"citationItems":[{"id":2357,"uris":["http://zotero.org/users/2793828/items/VBVZXPKH"],"uri":["http://zotero.org/users/2793828/items/VBVZXPKH"],"itemData":{"id":2357,"type":"article-journal","abstract":"Abstract.  The Arabian wolf (Canis lupus arabs) is a desert-adapted canid that occurs throughout arid regions in the Middle East. We examined group size, home r","container-title":"Journal of Mammalogy","DOI":"10.2307/1383305","ISSN":"0022-2372","issue":"2","journalAbbreviation":"J Mammal","language":"en","page":"611-619","source":"academic.oup.com","title":"Group Size and Home Range of the Arabian Wolf (Canis lupus) in Southern Israel","volume":"80","author":[{"family":"Hefner","given":"Reuven"},{"family":"Geffen","given":"Eli"}],"issued":{"date-parts":[["1999",5,2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Hefner and Geffen, 199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1C60FD05" w14:textId="77777777" w:rsidR="006F7BCD" w:rsidRPr="00BC70CF" w:rsidRDefault="006F7BCD" w:rsidP="006F7BCD">
            <w:pPr>
              <w:spacing w:after="0" w:line="240" w:lineRule="auto"/>
              <w:rPr>
                <w:rFonts w:ascii="Times New Roman" w:eastAsia="Times New Roman" w:hAnsi="Times New Roman" w:cs="Times New Roman"/>
                <w:color w:val="2A2A2A"/>
                <w:sz w:val="24"/>
                <w:szCs w:val="24"/>
                <w:lang w:eastAsia="en-GB"/>
              </w:rPr>
            </w:pPr>
            <w:r w:rsidRPr="00BC70CF">
              <w:rPr>
                <w:rFonts w:ascii="Times New Roman" w:eastAsia="Times New Roman" w:hAnsi="Times New Roman" w:cs="Times New Roman"/>
                <w:color w:val="2A2A2A"/>
                <w:sz w:val="24"/>
                <w:szCs w:val="24"/>
                <w:lang w:eastAsia="en-GB"/>
              </w:rPr>
              <w:t>Group Size and Home Range of the Arabian Wolf (</w:t>
            </w:r>
            <w:r w:rsidRPr="00BC70CF">
              <w:rPr>
                <w:rFonts w:ascii="Times New Roman" w:eastAsia="Times New Roman" w:hAnsi="Times New Roman" w:cs="Times New Roman"/>
                <w:i/>
                <w:iCs/>
                <w:color w:val="2A2A2A"/>
                <w:sz w:val="24"/>
                <w:szCs w:val="24"/>
                <w:lang w:eastAsia="en-GB"/>
              </w:rPr>
              <w:t>Canis lupus</w:t>
            </w:r>
            <w:r w:rsidRPr="00BC70CF">
              <w:rPr>
                <w:rFonts w:ascii="Times New Roman" w:eastAsia="Times New Roman" w:hAnsi="Times New Roman" w:cs="Times New Roman"/>
                <w:color w:val="2A2A2A"/>
                <w:sz w:val="24"/>
                <w:szCs w:val="24"/>
                <w:lang w:eastAsia="en-GB"/>
              </w:rPr>
              <w:t>) in Southern Israel </w:t>
            </w:r>
          </w:p>
        </w:tc>
        <w:tc>
          <w:tcPr>
            <w:tcW w:w="2073" w:type="dxa"/>
            <w:tcBorders>
              <w:top w:val="nil"/>
              <w:left w:val="nil"/>
              <w:bottom w:val="single" w:sz="8" w:space="0" w:color="auto"/>
              <w:right w:val="single" w:sz="8" w:space="0" w:color="auto"/>
            </w:tcBorders>
            <w:shd w:val="clear" w:color="auto" w:fill="auto"/>
            <w:noWrap/>
            <w:vAlign w:val="center"/>
            <w:hideMark/>
          </w:tcPr>
          <w:p w14:paraId="4FD77CBC"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rabs</w:t>
            </w:r>
          </w:p>
        </w:tc>
        <w:tc>
          <w:tcPr>
            <w:tcW w:w="2126" w:type="dxa"/>
            <w:tcBorders>
              <w:top w:val="nil"/>
              <w:left w:val="nil"/>
              <w:bottom w:val="single" w:sz="8" w:space="0" w:color="auto"/>
              <w:right w:val="single" w:sz="8" w:space="0" w:color="auto"/>
            </w:tcBorders>
            <w:shd w:val="clear" w:color="auto" w:fill="auto"/>
            <w:noWrap/>
            <w:vAlign w:val="center"/>
            <w:hideMark/>
          </w:tcPr>
          <w:p w14:paraId="18D922EC"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 (Saudi Arabia)</w:t>
            </w:r>
          </w:p>
        </w:tc>
      </w:tr>
      <w:tr w:rsidR="006F7BCD" w:rsidRPr="00BC70CF" w14:paraId="5CB4977C"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656E8CF2" w14:textId="67C3857F" w:rsidR="006F1686" w:rsidRPr="00BC70CF" w:rsidRDefault="006F1686"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ZKFroc9s","properties":{"formattedCitation":"(Islam et al., 2014)","plainCitation":"(Islam et al., 2014)","dontUpdate":true,"noteIndex":0},"citationItems":[{"id":2702,"uris":["http://zotero.org/users/2793828/items/5IN43RHD"],"uri":["http://zotero.org/users/2793828/items/5IN43RHD"],"itemData":{"id":2702,"type":"article-journal","container-title":"Cat News","title":"Poisoning of endangered Arabian leopard in Saudi Arabia and its conservation efforts","volume":"60","author":[{"family":"Islam","given":"M. Zafar-ul"},{"family":"Boug","given":"Ahmed"},{"family":"As-Shehri","given":"A."},{"family":"Al Jaid","given":"M."}],"issued":{"date-parts":[["2014"]]}}}],"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Islam et al., 201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5D22128E" w14:textId="76C83304" w:rsidR="006F7BCD" w:rsidRPr="00BC70CF" w:rsidRDefault="006F7BCD" w:rsidP="006F7BCD">
            <w:pPr>
              <w:spacing w:after="0" w:line="240" w:lineRule="auto"/>
              <w:rPr>
                <w:rFonts w:ascii="Times New Roman" w:eastAsia="Times New Roman" w:hAnsi="Times New Roman" w:cs="Times New Roman"/>
                <w:color w:val="2A2A2A"/>
                <w:sz w:val="24"/>
                <w:szCs w:val="24"/>
                <w:lang w:eastAsia="en-GB"/>
              </w:rPr>
            </w:pPr>
            <w:r w:rsidRPr="00BC70CF">
              <w:rPr>
                <w:rFonts w:ascii="Times New Roman" w:eastAsia="Times New Roman" w:hAnsi="Times New Roman" w:cs="Times New Roman"/>
                <w:color w:val="000000"/>
                <w:sz w:val="24"/>
                <w:szCs w:val="24"/>
                <w:lang w:eastAsia="en-GB"/>
              </w:rPr>
              <w:t>Poisoning of endangered Arabian leopard in Saudi Arabia and its conservation efforts</w:t>
            </w:r>
          </w:p>
        </w:tc>
        <w:tc>
          <w:tcPr>
            <w:tcW w:w="2073" w:type="dxa"/>
            <w:tcBorders>
              <w:top w:val="nil"/>
              <w:left w:val="nil"/>
              <w:bottom w:val="single" w:sz="8" w:space="0" w:color="auto"/>
              <w:right w:val="single" w:sz="8" w:space="0" w:color="auto"/>
            </w:tcBorders>
            <w:shd w:val="clear" w:color="auto" w:fill="auto"/>
            <w:noWrap/>
            <w:vAlign w:val="center"/>
          </w:tcPr>
          <w:p w14:paraId="7F2EA7FA" w14:textId="795A23E0"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rabs</w:t>
            </w:r>
          </w:p>
        </w:tc>
        <w:tc>
          <w:tcPr>
            <w:tcW w:w="2126" w:type="dxa"/>
            <w:tcBorders>
              <w:top w:val="nil"/>
              <w:left w:val="nil"/>
              <w:bottom w:val="single" w:sz="8" w:space="0" w:color="auto"/>
              <w:right w:val="single" w:sz="8" w:space="0" w:color="auto"/>
            </w:tcBorders>
            <w:shd w:val="clear" w:color="auto" w:fill="auto"/>
            <w:noWrap/>
            <w:vAlign w:val="center"/>
          </w:tcPr>
          <w:p w14:paraId="3BEF0C38" w14:textId="121F394C"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 (Saudi Arabia)</w:t>
            </w:r>
          </w:p>
        </w:tc>
      </w:tr>
      <w:tr w:rsidR="006F7BCD" w:rsidRPr="00BC70CF" w14:paraId="6DF45378"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41EB1862" w14:textId="02446E74" w:rsidR="000604F6" w:rsidRPr="00BC70CF" w:rsidRDefault="000604F6"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exDep1GY","properties":{"formattedCitation":"(Islam et al., 2019)","plainCitation":"(Islam et al., 2019)","dontUpdate":true,"noteIndex":0},"citationItems":[{"id":2385,"uris":["http://zotero.org/users/2793828/items/8V6BHYLJ"],"uri":["http://zotero.org/users/2793828/items/8V6BHYLJ"],"itemData":{"id":2385,"type":"article-journal","abstract":"Melanism is a common colour polymorphism in carnivores, and may have adaptive relevance in certain ecological scenarios. This coat colour variation is present in Arabian Wolves Canis lupus arabs, a widely distributed species in the Arabian Peninsula, especially in western Highlands of Saudi Arabia. Data collection involved field surveys conducted between 2010 and 2017 including active searches for black wolf carcasses, records of live animals encountered during field surveys, and by using &gt;100 camera traps. Niche models were generated for non-melanistic and melanistic wolves based on environmental predictors aiming to discover geographic patterns of distinct phenotypes distribution in this area. In this study, melanistic wolves were recorded at 12 locations from western highlands ranges. Niche model predicts suitability for melanistic and non-melanistic wolves mainly in western highlands and found that melanistic wolves were encountered in regions where moisture is high, predicting a close relationship between humidity and the presence of black animals.","container-title":"Zoology in the Middle East","DOI":"10.1080/09397140.2019.1580931","ISSN":"0939-7140","issue":"2","page":"95-103","source":"Taylor and Francis+NEJM","title":"Geographic distribution patterns of melanistic Arabian Wolves, Canis lupus arabs (Pocock), in Saudi Arabia (Mammalia: Carnivora)","title-short":"Geographic distribution patterns of melanistic Arabian Wolves, Canis lupus arabs (Pocock), in Saudi Arabia (Mammalia","volume":"65","author":[{"family":"Islam","given":"M. Zafar-ul"},{"family":"Boug","given":"Ahmed"},{"family":"Shehri","given":"Abdullah"},{"family":"Silva","given":"Lucas Gonçalves","dropping-particle":"da"}],"issued":{"date-parts":[["2019",4,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Islam et al., 201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731344BC" w14:textId="2956579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333333"/>
                <w:sz w:val="24"/>
                <w:szCs w:val="24"/>
                <w:lang w:eastAsia="en-GB"/>
              </w:rPr>
              <w:t>Geographic distribution patterns of melanistic Arabian Wolves, </w:t>
            </w:r>
            <w:r w:rsidRPr="00BC70CF">
              <w:rPr>
                <w:rFonts w:ascii="Times New Roman" w:eastAsia="Times New Roman" w:hAnsi="Times New Roman" w:cs="Times New Roman"/>
                <w:i/>
                <w:iCs/>
                <w:color w:val="333333"/>
                <w:sz w:val="24"/>
                <w:szCs w:val="24"/>
                <w:lang w:eastAsia="en-GB"/>
              </w:rPr>
              <w:t>Canis lupus arabs</w:t>
            </w:r>
            <w:r w:rsidRPr="00BC70CF">
              <w:rPr>
                <w:rFonts w:ascii="Times New Roman" w:eastAsia="Times New Roman" w:hAnsi="Times New Roman" w:cs="Times New Roman"/>
                <w:color w:val="333333"/>
                <w:sz w:val="24"/>
                <w:szCs w:val="24"/>
                <w:lang w:eastAsia="en-GB"/>
              </w:rPr>
              <w:t> (Pocock), in Saudi Arabia (Mammalia: Carnivora)</w:t>
            </w:r>
          </w:p>
        </w:tc>
        <w:tc>
          <w:tcPr>
            <w:tcW w:w="2073" w:type="dxa"/>
            <w:tcBorders>
              <w:top w:val="nil"/>
              <w:left w:val="nil"/>
              <w:bottom w:val="single" w:sz="8" w:space="0" w:color="auto"/>
              <w:right w:val="single" w:sz="8" w:space="0" w:color="auto"/>
            </w:tcBorders>
            <w:shd w:val="clear" w:color="auto" w:fill="auto"/>
            <w:noWrap/>
            <w:vAlign w:val="center"/>
          </w:tcPr>
          <w:p w14:paraId="4540D808" w14:textId="706B1012"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rabs</w:t>
            </w:r>
          </w:p>
        </w:tc>
        <w:tc>
          <w:tcPr>
            <w:tcW w:w="2126" w:type="dxa"/>
            <w:tcBorders>
              <w:top w:val="nil"/>
              <w:left w:val="nil"/>
              <w:bottom w:val="single" w:sz="8" w:space="0" w:color="auto"/>
              <w:right w:val="single" w:sz="8" w:space="0" w:color="auto"/>
            </w:tcBorders>
            <w:shd w:val="clear" w:color="auto" w:fill="auto"/>
            <w:noWrap/>
            <w:vAlign w:val="center"/>
          </w:tcPr>
          <w:p w14:paraId="63AC8EEF" w14:textId="56548909"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 (Saudi Arabia)</w:t>
            </w:r>
          </w:p>
        </w:tc>
      </w:tr>
      <w:tr w:rsidR="006F7BCD" w:rsidRPr="00BC70CF" w14:paraId="7A196042"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32A7DE96" w14:textId="35B07D7B" w:rsidR="006F7BCD" w:rsidRPr="00BC70CF" w:rsidRDefault="000604F6"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WpHddCZ2","properties":{"formattedCitation":"(Mallon, 2011)","plainCitation":"(Mallon, 2011)","dontUpdate":true,"noteIndex":0},"citationItems":[{"id":2382,"uris":["http://zotero.org/users/2793828/items/GN9APLJM"],"uri":["http://zotero.org/users/2793828/items/GN9APLJM"],"itemData":{"id":2382,"type":"article-journal","abstract":"The Hotspot concept was formulated to highlight areas of the world that contain concentrations of endemic species. The effectiveness of this approach applied to the two sectors of global hotspots located in the Arabian Peninsula is examined in the context of overall strategies to conserve the biodiversity of the region. Rates of vertebrate endemism in the region range from 6%-75%. Over 58% of Arabian Peninsula endemic vertebrates have distributions restricted to The Arabian Hotspot Area, compared to a global figure of 42%, and over 77% of these endemics species occur there. These figures highlight the importance of the Arabian Hotspot Area for this aspect of biodiversity conservation, but it excludes large areas of the Arabian Peninsula containing characteristic habitats and species, including Arabian Oryx and Houbara Bustard. Additional approaches are needed to provide a fully representative and comprehensive conservation strategy.","container-title":"Zoology in the Middle East","DOI":"10.1080/09397140.2011.10648896","ISSN":"0939-7140","issue":"sup3","page":"13-20","source":"Taylor and Francis+NEJM","title":"Global hotspots in the Arabian Peninsula","volume":"54","author":[{"family":"Mallon","given":"David P."}],"issued":{"date-parts":[["2011",1,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Mallon, 2011</w:t>
            </w:r>
            <w:r w:rsidRPr="00BC70CF">
              <w:rPr>
                <w:rFonts w:ascii="Times New Roman" w:eastAsia="Times New Roman" w:hAnsi="Times New Roman" w:cs="Times New Roman"/>
                <w:color w:val="000000"/>
                <w:sz w:val="24"/>
                <w:szCs w:val="24"/>
                <w:lang w:eastAsia="en-GB"/>
              </w:rPr>
              <w:fldChar w:fldCharType="end"/>
            </w:r>
            <w:r w:rsidR="006F7BCD" w:rsidRPr="00BC70CF">
              <w:rPr>
                <w:rFonts w:ascii="Times New Roman" w:eastAsia="Times New Roman" w:hAnsi="Times New Roman" w:cs="Times New Roman"/>
                <w:color w:val="000000"/>
                <w:sz w:val="24"/>
                <w:szCs w:val="24"/>
                <w:lang w:eastAsia="en-GB"/>
              </w:rPr>
              <w:t xml:space="preserve"> </w:t>
            </w:r>
          </w:p>
          <w:p w14:paraId="4F6148DD" w14:textId="6CA28A7D" w:rsidR="000604F6" w:rsidRPr="00BC70CF" w:rsidRDefault="000604F6" w:rsidP="006F7BCD">
            <w:pPr>
              <w:spacing w:after="0" w:line="240" w:lineRule="auto"/>
              <w:rPr>
                <w:rFonts w:ascii="Times New Roman" w:eastAsia="Times New Roman" w:hAnsi="Times New Roman" w:cs="Times New Roman"/>
                <w:color w:val="000000"/>
                <w:sz w:val="24"/>
                <w:szCs w:val="24"/>
                <w:lang w:eastAsia="en-GB"/>
              </w:rPr>
            </w:pPr>
          </w:p>
        </w:tc>
        <w:tc>
          <w:tcPr>
            <w:tcW w:w="8115" w:type="dxa"/>
            <w:tcBorders>
              <w:top w:val="nil"/>
              <w:left w:val="nil"/>
              <w:bottom w:val="single" w:sz="8" w:space="0" w:color="auto"/>
              <w:right w:val="single" w:sz="8" w:space="0" w:color="auto"/>
            </w:tcBorders>
            <w:shd w:val="clear" w:color="auto" w:fill="auto"/>
            <w:noWrap/>
            <w:vAlign w:val="center"/>
            <w:hideMark/>
          </w:tcPr>
          <w:p w14:paraId="62351BB4"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 hotspots in the Arabian Peninsula</w:t>
            </w:r>
          </w:p>
        </w:tc>
        <w:tc>
          <w:tcPr>
            <w:tcW w:w="2073" w:type="dxa"/>
            <w:tcBorders>
              <w:top w:val="nil"/>
              <w:left w:val="nil"/>
              <w:bottom w:val="single" w:sz="8" w:space="0" w:color="auto"/>
              <w:right w:val="single" w:sz="8" w:space="0" w:color="auto"/>
            </w:tcBorders>
            <w:shd w:val="clear" w:color="auto" w:fill="auto"/>
            <w:noWrap/>
            <w:vAlign w:val="center"/>
            <w:hideMark/>
          </w:tcPr>
          <w:p w14:paraId="2A74A4EE"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rabs</w:t>
            </w:r>
          </w:p>
        </w:tc>
        <w:tc>
          <w:tcPr>
            <w:tcW w:w="2126" w:type="dxa"/>
            <w:tcBorders>
              <w:top w:val="nil"/>
              <w:left w:val="nil"/>
              <w:bottom w:val="single" w:sz="8" w:space="0" w:color="auto"/>
              <w:right w:val="single" w:sz="8" w:space="0" w:color="auto"/>
            </w:tcBorders>
            <w:shd w:val="clear" w:color="auto" w:fill="auto"/>
            <w:noWrap/>
            <w:vAlign w:val="center"/>
            <w:hideMark/>
          </w:tcPr>
          <w:p w14:paraId="57E7FE73"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 (Saudi Arabia)</w:t>
            </w:r>
          </w:p>
        </w:tc>
      </w:tr>
      <w:tr w:rsidR="006F7BCD" w:rsidRPr="00BC70CF" w14:paraId="6A3CBD6E"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7789F060" w14:textId="31FDD555" w:rsidR="00C622E2" w:rsidRPr="00BC70CF" w:rsidRDefault="00C622E2"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02h8bRuF","properties":{"formattedCitation":"(Wronski and Macasero, 2008)","plainCitation":"(Wronski and Macasero, 2008)","dontUpdate":true,"noteIndex":0},"citationItems":[{"id":2113,"uris":["http://zotero.org/users/2793828/items/EGFMIUPG"],"uri":["http://zotero.org/users/2793828/items/EGFMIUPG"],"itemData":{"id":2113,"type":"article-journal","abstract":"Numbers of Arabian Wolf (Canis lupus pallipes) on the Arabian Peninsula are in decline and intact ecosystems in which large carnivores prey on larger mammals are virtually absent in the Kingdom of Saudi Arabia. Moreover, many canids roaming in the Kingdom are hybrids between feral dogs and wolves. In this study we provide genetic evidence for the persistence of wolves in the Jebel Tuwaiq ecosystem (Ibex Reserve) in central Saudi Arabia and we provide information on the preferred prey species of wolves in this protected area.","container-title":"Zoology in the Middle East","DOI":"10.1080/09397140.2008.10638301","ISSN":"0939-7140","issue":"1","page":"11-18","source":"Taylor and Francis+NEJM","title":"Evidence for the persistence of Arabian Wolf (Canis lupus pallipes) in the Ibex Reserve, Saudi Arabia and its preferred prey species","volume":"45","author":[{"family":"Wronski","given":"Torsten"},{"family":"Macasero","given":"William"}],"issued":{"date-parts":[["2008",1,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Wronski and Macasero, 2008</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1D77C01" w14:textId="3C9D01DC"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Evidence for the persistence of Arabian Wolf (Canis lupus pallipes) in the Ibex Reserve, Saudi Arabia and its preferred prey species</w:t>
            </w:r>
          </w:p>
        </w:tc>
        <w:tc>
          <w:tcPr>
            <w:tcW w:w="2073" w:type="dxa"/>
            <w:tcBorders>
              <w:top w:val="nil"/>
              <w:left w:val="nil"/>
              <w:bottom w:val="single" w:sz="8" w:space="0" w:color="auto"/>
              <w:right w:val="single" w:sz="8" w:space="0" w:color="auto"/>
            </w:tcBorders>
            <w:shd w:val="clear" w:color="auto" w:fill="auto"/>
            <w:noWrap/>
            <w:vAlign w:val="center"/>
          </w:tcPr>
          <w:p w14:paraId="42BCDFD8" w14:textId="6E5D1848"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upus </w:t>
            </w:r>
          </w:p>
        </w:tc>
        <w:tc>
          <w:tcPr>
            <w:tcW w:w="2126" w:type="dxa"/>
            <w:tcBorders>
              <w:top w:val="nil"/>
              <w:left w:val="nil"/>
              <w:bottom w:val="single" w:sz="8" w:space="0" w:color="auto"/>
              <w:right w:val="single" w:sz="8" w:space="0" w:color="auto"/>
            </w:tcBorders>
            <w:shd w:val="clear" w:color="auto" w:fill="auto"/>
            <w:noWrap/>
            <w:vAlign w:val="center"/>
          </w:tcPr>
          <w:p w14:paraId="62E44520" w14:textId="04796750"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rabia</w:t>
            </w:r>
          </w:p>
        </w:tc>
      </w:tr>
      <w:tr w:rsidR="006F7BCD" w:rsidRPr="00BC70CF" w14:paraId="4E003B50"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1CF12DFF" w14:textId="3BD5A90E" w:rsidR="00B030B3" w:rsidRPr="00BC70CF" w:rsidRDefault="00B030B3"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lastRenderedPageBreak/>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APbMAMzB","properties":{"formattedCitation":"(Matsumura et al., 2014)","plainCitation":"(Matsumura et al., 2014)","dontUpdate":true,"noteIndex":0},"citationItems":[{"id":928,"uris":["http://zotero.org/users/2793828/items/8ZMDSAQL"],"uri":["http://zotero.org/users/2793828/items/8ZMDSAQL"],"itemData":{"id":928,"type":"article-journal","container-title":"Molecular phylogenetics and evolution","page":"105-112","title":"Reconstructing the colonization history of lost wolf lineages by the analysis of the mitochondrial genome","volume":"80","author":[{"family":"Matsumura","given":"S."},{"family":"Inoshima","given":"Yasuo"},{"family":"Ishiguro","given":"Naotaka"}],"issued":{"date-parts":[["2014"]]}}}],"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Matsumura et al., 201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6B7E51F2" w14:textId="25D490B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Reconstructing the colonization history of lost wolf lineages by the analysis of the mitochondrial genome</w:t>
            </w:r>
          </w:p>
        </w:tc>
        <w:tc>
          <w:tcPr>
            <w:tcW w:w="2073" w:type="dxa"/>
            <w:tcBorders>
              <w:top w:val="nil"/>
              <w:left w:val="nil"/>
              <w:bottom w:val="single" w:sz="8" w:space="0" w:color="auto"/>
              <w:right w:val="single" w:sz="8" w:space="0" w:color="auto"/>
            </w:tcBorders>
            <w:shd w:val="clear" w:color="auto" w:fill="auto"/>
            <w:noWrap/>
            <w:vAlign w:val="center"/>
          </w:tcPr>
          <w:p w14:paraId="681AA799" w14:textId="66C07640"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color w:val="000000"/>
                <w:sz w:val="24"/>
                <w:szCs w:val="24"/>
                <w:lang w:eastAsia="en-GB"/>
              </w:rPr>
              <w:t> </w:t>
            </w: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619C8DFE" w14:textId="008550D1"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sia (Japan)</w:t>
            </w:r>
          </w:p>
        </w:tc>
      </w:tr>
      <w:tr w:rsidR="006F7BCD" w:rsidRPr="00BC70CF" w14:paraId="6EFE59E5"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05C05938" w14:textId="50FCB3BF" w:rsidR="00B030B3" w:rsidRPr="00BC70CF" w:rsidRDefault="00B030B3"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XvgtiMbq","properties":{"formattedCitation":"(Tsuda et al., 1997)","plainCitation":"(Tsuda et al., 1997)","dontUpdate":true,"noteIndex":0},"citationItems":[{"id":85,"uris":["http://zotero.org/users/2793828/items/ZDQNSGB9"],"uri":["http://zotero.org/users/2793828/items/ZDQNSGB9"],"itemData":{"id":85,"type":"article-journal","abstract":"To test the hypothesis that the domestic dogs are derived from several different ancestral gray wolf populations, we compared the sequence of the displacement (D)-loop region of the mitochondrial DNA (mtDNA) from 24 breeds of domestic dog (34 individual dogs) and 3 subspecies of gray wolf (Canis lupus lupus, C. l. pallipes and C. l. chanco; 19 individuals). The intraspecific sequence variations within domestic dogs (0.00~3.19%) and within wolves (0.00~2.88%) were comparable to the interspecific variations between domestic dogs and wolves (0.30~3.35%). A repetitive sequence with repeat units (TACACGTA/GCG) that causes the size variation in the D-loop region was also found in both dogs and wolves. However, no nucleotide substitutions or repetitive arrays were specific for domestic dogs or for wolves. These results showed that there is a close genetic relationship between dogs and wolves. Two major clades appeared in the phylogenetic trees constructed by neighbor-joining and by the maximum parsimony method; one clade containing Chinese wolf (C. l. chanco) showed extensive variations while the other showed only slight variation. This showed that there were two major genetic components both in domestic dogs and in wolves. However, neither clades nor haplotypes specific for any dog breed were observed, whereas subspecies-specific clades were found in Asiatic wolves. These results suggested that the extant breeds of domestic dogs have maintained a large degree of mtDNA polymorphisms introduced from their ancestral wolf populations, and that extensive interbreedings had occurred among multiple matriarchal origins.","container-title":"Genes &amp; Genetic Systems","DOI":"10.1266/ggs.72.229","issue":"4","page":"229-238","source":"J-Stage","title":"Extensive interbreeding occurred among multiple matriarchal ancestors during the domestication of dogs: Evidence from inter- and intraspecies polymorphisms in the D-loop region of mitochondrial DNA between dogs and wolves","title-short":"Extensive interbreeding occurred among multiple matriarchal ancestors during the domestication of dogs","volume":"72","author":[{"family":"Tsuda","given":"Kaoru"},{"family":"Kikkawa","given":"Yoshiaki"},{"family":"Yonekawa","given":"Hiromichi"},{"family":"Tanabe","given":"Yuichi"}],"issued":{"date-parts":[["1997"]]}}}],"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Tsuda et al., 199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3F2B7211"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Extensive interbreeding occurred among multiple matriarchal ancestors during the domestication of dogs: evidence from inter-and intraspecies polymorphisms in the …</w:t>
            </w:r>
          </w:p>
        </w:tc>
        <w:tc>
          <w:tcPr>
            <w:tcW w:w="2073" w:type="dxa"/>
            <w:tcBorders>
              <w:top w:val="nil"/>
              <w:left w:val="nil"/>
              <w:bottom w:val="single" w:sz="8" w:space="0" w:color="auto"/>
              <w:right w:val="single" w:sz="8" w:space="0" w:color="auto"/>
            </w:tcBorders>
            <w:shd w:val="clear" w:color="auto" w:fill="auto"/>
            <w:noWrap/>
            <w:vAlign w:val="center"/>
            <w:hideMark/>
          </w:tcPr>
          <w:p w14:paraId="00C3BCEA"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hideMark/>
          </w:tcPr>
          <w:p w14:paraId="7032FC1A"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sia</w:t>
            </w:r>
          </w:p>
        </w:tc>
      </w:tr>
      <w:tr w:rsidR="006F7BCD" w:rsidRPr="00BC70CF" w14:paraId="75D76CE4"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3DB70753" w14:textId="20360706" w:rsidR="00B030B3" w:rsidRPr="00BC70CF" w:rsidRDefault="00B030B3"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fSdPjRHI","properties":{"formattedCitation":"(Pilot et al., 2014)","plainCitation":"(Pilot et al., 2014)","dontUpdate":true,"noteIndex":0},"citationItems":[{"id":2322,"uris":["http://zotero.org/users/2793828/items/RBUIQ6XP"],"uri":["http://zotero.org/users/2793828/items/RBUIQ6XP"],"itemData":{"id":2322,"type":"article-journal","abstract":"Despite continuous historical distribution of the grey wolf (Canis lupus) throughout Eurasia, the species displays considerable morphological differentiation that resulted in delimitation of a number of subspecies. However, these morphological discontinuities are not always consistent with patterns of genetic differentiation. Here we assess genetic distinctiveness of grey wolves from the Caucasus (a region at the border between Europe and West Asia) that have been classified as a distinct subspecies C. l. cubanensis. We analysed their genetic variability based on mtDNA control region, microsatellite loci and genome-wide SNP genotypes (obtained for a subset of the samples), and found similar or higher levels of genetic diversity at all these types of loci as compared with other Eurasian populations. Although we found no evidence for a recent genetic bottleneck, genome-wide linkage disequilibrium patterns suggest a long-term demographic decline in the Caucasian population – a trend consistent with other Eurasian populations. Caucasian wolves share mtDNA haplotypes with both Eastern European and West Asian wolves, suggesting past or ongoing gene flow. Microsatellite data also suggest gene flow between the Caucasus and Eastern Europe. We found evidence for moderate admixture between the Caucasian wolves and domestic dogs, at a level comparable with other Eurasian populations. Taken together, our results show that Caucasian wolves are not genetically isolated from other Eurasian populations, share with them the same demographic trends, and are affected by similar conservation problems.","container-title":"PLOS ONE","DOI":"10.1371/journal.pone.0093828","ISSN":"1932-6203","issue":"4","journalAbbreviation":"PLOS ONE","language":"en","page":"e93828","source":"PLoS Journals","title":"Genetic Variability of the Grey Wolf Canis lupus in the Caucasus in Comparison with Europe and the Middle East: Distinct or Intermediary Population?","title-short":"Genetic Variability of the Grey Wolf Canis lupus in the Caucasus in Comparison with Europe and the Middle East","volume":"9","author":[{"family":"Pilot","given":"Małgorzata"},{"family":"Dąbrowski","given":"Michał J."},{"family":"Hayrapetyan","given":"Vahram"},{"family":"Yavruyan","given":"Eduard G."},{"family":"Kopaliani","given":"Natia"},{"family":"Tsingarska","given":"Elena"},{"family":"Bujalska","given":"Barbara"},{"family":"Kamiński","given":"Stanisław"},{"family":"Bogdanowicz","given":"Wiesław"}],"issued":{"date-parts":[["2014",4,8]]}}}],"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Pilot et al., 201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31A0DDFC"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enetic variability of the grey wolf Canis lupus in the Caucasus in comparison with Europe and the Middle East: distinct or intermediary population?</w:t>
            </w:r>
          </w:p>
        </w:tc>
        <w:tc>
          <w:tcPr>
            <w:tcW w:w="2073" w:type="dxa"/>
            <w:tcBorders>
              <w:top w:val="nil"/>
              <w:left w:val="nil"/>
              <w:bottom w:val="single" w:sz="8" w:space="0" w:color="auto"/>
              <w:right w:val="single" w:sz="8" w:space="0" w:color="auto"/>
            </w:tcBorders>
            <w:shd w:val="clear" w:color="auto" w:fill="auto"/>
            <w:noWrap/>
            <w:vAlign w:val="center"/>
            <w:hideMark/>
          </w:tcPr>
          <w:p w14:paraId="0370D66E"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ubanensis</w:t>
            </w:r>
          </w:p>
        </w:tc>
        <w:tc>
          <w:tcPr>
            <w:tcW w:w="2126" w:type="dxa"/>
            <w:tcBorders>
              <w:top w:val="nil"/>
              <w:left w:val="nil"/>
              <w:bottom w:val="single" w:sz="8" w:space="0" w:color="auto"/>
              <w:right w:val="single" w:sz="8" w:space="0" w:color="auto"/>
            </w:tcBorders>
            <w:shd w:val="clear" w:color="auto" w:fill="auto"/>
            <w:noWrap/>
            <w:vAlign w:val="center"/>
            <w:hideMark/>
          </w:tcPr>
          <w:p w14:paraId="1ADEF130"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entral Asia</w:t>
            </w:r>
          </w:p>
        </w:tc>
      </w:tr>
      <w:tr w:rsidR="006F7BCD" w:rsidRPr="00BC70CF" w14:paraId="150D1030"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64795858" w14:textId="4942FBDF" w:rsidR="00C7089E" w:rsidRPr="00BC70CF" w:rsidRDefault="00C7089E"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uLffsgFO","properties":{"formattedCitation":"(Trepet and Eskina, 2018)","plainCitation":"(Trepet and Eskina, 2018)","dontUpdate":true,"noteIndex":0},"citationItems":[{"id":2394,"uris":["http://zotero.org/users/2793828/items/CP6ARE6S"],"uri":["http://zotero.org/users/2793828/items/CP6ARE6S"],"itemData":{"id":2394,"type":"article-journal","abstract":"The ratio between ungulates as potential victims and wolves as the main predators has been studied in different parts of the Caucasian Nature Reserve: northern, eastern, and southern. The optimum ratio of ungulates to wolves is shown to have been shifted during the stable period in the 1980s for a number of peripheral areas of the nature reserve totaling about 50 000 hectares in area. Following the crisis of the 1990s, these areas included not only all the peripheral sites but also some of the central parts of the nature reserve. From the point of view of a balance in the wolf–ungulate system, at present the functioning of the ecosystem is close to natural at no more than one-third of the territory. One of the main reasons for this is the intensification of anthropogenic economic activities of various kinds just at the borders of the nature reserve and their inevitable impact on the protected ecosystems.","container-title":"Biology Bulletin","DOI":"10.1134/S1062359018080162","ISSN":"1608-3059","issue":"8","journalAbbreviation":"Biol Bull Russ Acad Sci","language":"en","page":"913-920","source":"Springer Link","title":"The Ratio of Ungulates to Wolves in the Caucasian Nature Reserve","volume":"45","author":[{"family":"Trepet","given":"S. A."},{"family":"Eskina","given":"T. G."}],"issued":{"date-parts":[["2018",1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Trepet and Eskina, 2018</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1E3F0901" w14:textId="77777777" w:rsidR="006F7BCD" w:rsidRPr="00BC70CF" w:rsidRDefault="006F7BCD" w:rsidP="006F7BCD">
            <w:pPr>
              <w:spacing w:after="0" w:line="240" w:lineRule="auto"/>
              <w:rPr>
                <w:rFonts w:ascii="Times New Roman" w:eastAsia="Times New Roman" w:hAnsi="Times New Roman" w:cs="Times New Roman"/>
                <w:color w:val="333333"/>
                <w:sz w:val="24"/>
                <w:szCs w:val="24"/>
                <w:lang w:eastAsia="en-GB"/>
              </w:rPr>
            </w:pPr>
            <w:r w:rsidRPr="00BC70CF">
              <w:rPr>
                <w:rFonts w:ascii="Times New Roman" w:eastAsia="Times New Roman" w:hAnsi="Times New Roman" w:cs="Times New Roman"/>
                <w:color w:val="333333"/>
                <w:sz w:val="24"/>
                <w:szCs w:val="24"/>
                <w:lang w:eastAsia="en-GB"/>
              </w:rPr>
              <w:t>The Ratio of Ungulates to Wolves in the Caucasian Nature Reserve</w:t>
            </w:r>
          </w:p>
        </w:tc>
        <w:tc>
          <w:tcPr>
            <w:tcW w:w="2073" w:type="dxa"/>
            <w:tcBorders>
              <w:top w:val="nil"/>
              <w:left w:val="nil"/>
              <w:bottom w:val="single" w:sz="8" w:space="0" w:color="auto"/>
              <w:right w:val="single" w:sz="8" w:space="0" w:color="auto"/>
            </w:tcBorders>
            <w:shd w:val="clear" w:color="auto" w:fill="auto"/>
            <w:noWrap/>
            <w:vAlign w:val="center"/>
            <w:hideMark/>
          </w:tcPr>
          <w:p w14:paraId="73492774"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hideMark/>
          </w:tcPr>
          <w:p w14:paraId="587B80E7"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entral Asia</w:t>
            </w:r>
          </w:p>
        </w:tc>
      </w:tr>
      <w:tr w:rsidR="006F7BCD" w:rsidRPr="00BC70CF" w14:paraId="4980D499"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29795162" w14:textId="298EC880" w:rsidR="00C7089E" w:rsidRPr="00BC70CF" w:rsidRDefault="00C7089E"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OcSj27UF","properties":{"formattedCitation":"(Janssens et al., 2016)","plainCitation":"(Janssens et al., 2016)","dontUpdate":true,"noteIndex":0},"citationItems":[{"id":2313,"uris":["http://zotero.org/users/2793828/items/5N42JBUE"],"uri":["http://zotero.org/users/2793828/items/5N42JBUE"],"itemData":{"id":2313,"type":"article-journal","abstract":"The domestication of wolves is currently under debate. Where, when and from which wolf sub-species dogs originated are being investigated both by osteoarchaeologists and geneticists. While DNA research is rapidly becoming more active and popular, morphological methods have been the gold standard in the past. But even today morphological details are routinely employed to discern archaeological wolves from dogs. One such morphological similarity between Canis lupus chanco and dogs was published in 1977 by Olsen and Olsen. This concerns the “turned back” anatomy of the dorsal part of the vertical ramus of the mandible that was claimed to be specific to domestic dogs and Chinese wolves C. lupus chanco, and “absent from other canids”. Based on this characteristic, C. lupus chanco was said to be the progenitor of Asian and American dogs, and this specific morphology has been continuously used as an argument to assign archaeological specimens, including non-Asian and non-American, to the dog clade. We challenged this statement by examining 384 dog skulls of 72 breeds and 60 skulls of four wolf sub-species. Only 20 % of dog mandibles and 80 % of C. lupus chanco showed the specific anatomy. In addition, 12 % of Canis lupus pallipes mandibles showed the “turned back” morphology. It can be concluded that the shape of the coronoid process of the mandible cannot be used as a morphological trait to determine whether a specimen belongs to a dog or as an argument in favour of chanco as the progenitor to dogs.","container-title":"Zoomorphology","DOI":"10.1007/s00435-015-0298-z","ISSN":"1432-234X","issue":"2","journalAbbreviation":"Zoomorphology","language":"en","page":"269-277","source":"Springer Link","title":"The morphology of the mandibular coronoid process does not indicate that Canis lupus chanco is the progenitor to dogs","volume":"135","author":[{"family":"Janssens","given":"Luc"},{"family":"Miller","given":"Rebecca"},{"family":"Van Dongen","given":"Stefan"}],"issued":{"date-parts":[["2016",6,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Janssens et al., 2016</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2E33F0D3" w14:textId="76AB369C"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333333"/>
                <w:sz w:val="24"/>
                <w:szCs w:val="24"/>
                <w:lang w:eastAsia="en-GB"/>
              </w:rPr>
              <w:t>The morphology of the mandibular coronoid process does not indicate that </w:t>
            </w:r>
            <w:r w:rsidRPr="00BC70CF">
              <w:rPr>
                <w:rFonts w:ascii="Times New Roman" w:eastAsia="Times New Roman" w:hAnsi="Times New Roman" w:cs="Times New Roman"/>
                <w:i/>
                <w:iCs/>
                <w:color w:val="333333"/>
                <w:sz w:val="24"/>
                <w:szCs w:val="24"/>
                <w:lang w:eastAsia="en-GB"/>
              </w:rPr>
              <w:t>Canis lupus chanco</w:t>
            </w:r>
            <w:r w:rsidRPr="00BC70CF">
              <w:rPr>
                <w:rFonts w:ascii="Times New Roman" w:eastAsia="Times New Roman" w:hAnsi="Times New Roman" w:cs="Times New Roman"/>
                <w:color w:val="333333"/>
                <w:sz w:val="24"/>
                <w:szCs w:val="24"/>
                <w:lang w:eastAsia="en-GB"/>
              </w:rPr>
              <w:t> is the progenitor to dogs</w:t>
            </w:r>
          </w:p>
        </w:tc>
        <w:tc>
          <w:tcPr>
            <w:tcW w:w="2073" w:type="dxa"/>
            <w:tcBorders>
              <w:top w:val="nil"/>
              <w:left w:val="nil"/>
              <w:bottom w:val="single" w:sz="8" w:space="0" w:color="auto"/>
              <w:right w:val="single" w:sz="8" w:space="0" w:color="auto"/>
            </w:tcBorders>
            <w:shd w:val="clear" w:color="auto" w:fill="auto"/>
            <w:noWrap/>
            <w:vAlign w:val="center"/>
          </w:tcPr>
          <w:p w14:paraId="19AA886D" w14:textId="215AEF5E"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w:t>
            </w:r>
          </w:p>
        </w:tc>
        <w:tc>
          <w:tcPr>
            <w:tcW w:w="2126" w:type="dxa"/>
            <w:tcBorders>
              <w:top w:val="nil"/>
              <w:left w:val="nil"/>
              <w:bottom w:val="single" w:sz="8" w:space="0" w:color="auto"/>
              <w:right w:val="single" w:sz="8" w:space="0" w:color="auto"/>
            </w:tcBorders>
            <w:shd w:val="clear" w:color="auto" w:fill="auto"/>
            <w:noWrap/>
            <w:vAlign w:val="center"/>
          </w:tcPr>
          <w:p w14:paraId="3E4072CC" w14:textId="389DA3D1"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399FF38E"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3D4F4D41" w14:textId="55A2822C" w:rsidR="00974CA7" w:rsidRPr="00BC70CF" w:rsidRDefault="00974CA7"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P1Q9ni3Q","properties":{"formattedCitation":"(vonHoldt et al., 2017)","plainCitation":"(vonHoldt et al., 2017)","dontUpdate":true,"noteIndex":0},"citationItems":[{"id":2083,"uris":["http://zotero.org/users/2793828/items/PDILDNN9"],"uri":["http://zotero.org/users/2793828/items/PDILDNN9"],"itemData":{"id":2083,"type":"article-journal","abstract":"Background Admixture can facilitate adaptation. For example, black wolves have obtained the variant causing black coat color through past hybridization with domestic dogs and have higher fitness than gray colored wolves. Another recent example of the transfer of adaptive variation between the two species has been suggested by the similarity between high altitude Tibetan mastiffs and wolves at the EPAS1 gene, a transcription factor induced in low oxygen environments. Methods Here, we investigate the directionality of admixture in EPAS1 between 28 reference highland gray wolves, 15 reference domestic dogs, and 21 putatively admixed highland wolves. This experimental design represents an expanded sample of Asian dogs and wolves from previous studies. Admixture was inferred using 17,709 publicly available SNP genotypes on canine chromosome 10. We additionally conducted a scan for positive selection in the highland dog genome. Results We find an excess of highland gray wolf ancestry at the EPAS1 locus in highland domestic dogs, suggesting adaptive introgression from wolves to dogs. The signal of admixture is limited in genomic extent to a small region on chromosome 10, indicating that it is the focus of selection in an oxygen-limited environment. Discussion Our results suggest that an adaptive variant of EPAS1 in highland wolves was transferred to highland dogs, carrying linked variants that potentially function in hypoxia response at high elevation. The intertwined history of dogs and wolves ensures a unique evolutionary dynamic where variants that have appeared in the history of either species can be tested for their effects on fitness under natural and artificial selection. Such coupled evolutionary histories may be key to the persistence of wild canines and their domesticated kin given the increasing anthropogenic modifications that characterize the future of both species.","container-title":"PeerJ","DOI":"10.7717/peerj.3522","ISSN":"2167-8359","journalAbbreviation":"PeerJ","language":"en","page":"e3522","source":"peerj.com","title":"EPAS1 variants in high altitude Tibetan wolves were selectively introgressed into highland dogs","volume":"5","author":[{"family":"vonHoldt","given":"Bridgett"},{"family":"Fan","given":"Zhenxin"},{"family":"Vecchyo","given":"Diego Ortega-Del"},{"family":"Wayne","given":"Robert K."}],"issued":{"date-parts":[["2017",7,12]]}}}],"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vonHoldt et al., 201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26537875" w14:textId="67483077" w:rsidR="006F7BCD" w:rsidRPr="00BC70CF" w:rsidRDefault="006F7BCD" w:rsidP="006F7BCD">
            <w:pPr>
              <w:spacing w:after="0" w:line="240" w:lineRule="auto"/>
              <w:rPr>
                <w:rFonts w:ascii="Times New Roman" w:eastAsia="Times New Roman" w:hAnsi="Times New Roman" w:cs="Times New Roman"/>
                <w:color w:val="333333"/>
                <w:sz w:val="24"/>
                <w:szCs w:val="24"/>
                <w:lang w:eastAsia="en-GB"/>
              </w:rPr>
            </w:pPr>
            <w:r w:rsidRPr="00BC70CF">
              <w:rPr>
                <w:rFonts w:ascii="Times New Roman" w:hAnsi="Times New Roman" w:cs="Times New Roman"/>
                <w:sz w:val="24"/>
                <w:szCs w:val="24"/>
              </w:rPr>
              <w:t xml:space="preserve">EPAS1 variants in high altitude Tibetan wolves were selectively </w:t>
            </w:r>
            <w:proofErr w:type="spellStart"/>
            <w:r w:rsidRPr="00BC70CF">
              <w:rPr>
                <w:rFonts w:ascii="Times New Roman" w:hAnsi="Times New Roman" w:cs="Times New Roman"/>
                <w:sz w:val="24"/>
                <w:szCs w:val="24"/>
              </w:rPr>
              <w:t>introgressed</w:t>
            </w:r>
            <w:proofErr w:type="spellEnd"/>
            <w:r w:rsidRPr="00BC70CF">
              <w:rPr>
                <w:rFonts w:ascii="Times New Roman" w:hAnsi="Times New Roman" w:cs="Times New Roman"/>
                <w:sz w:val="24"/>
                <w:szCs w:val="24"/>
              </w:rPr>
              <w:t xml:space="preserve"> into highland dogs</w:t>
            </w:r>
          </w:p>
        </w:tc>
        <w:tc>
          <w:tcPr>
            <w:tcW w:w="2073" w:type="dxa"/>
            <w:tcBorders>
              <w:top w:val="nil"/>
              <w:left w:val="nil"/>
              <w:bottom w:val="single" w:sz="8" w:space="0" w:color="auto"/>
              <w:right w:val="single" w:sz="8" w:space="0" w:color="auto"/>
            </w:tcBorders>
            <w:shd w:val="clear" w:color="auto" w:fill="auto"/>
            <w:noWrap/>
            <w:vAlign w:val="center"/>
          </w:tcPr>
          <w:p w14:paraId="6B40F53F" w14:textId="57782969"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360D5C70" w14:textId="37D9755D"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2C3790B8"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04A8C777" w14:textId="177F9FFA" w:rsidR="007E7FB2" w:rsidRPr="00BC70CF" w:rsidRDefault="007E7FB2"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jvxPk3tr","properties":{"formattedCitation":"(Li et al., 2011)","plainCitation":"(Li et al., 2011)","dontUpdate":true,"noteIndex":0},"citationItems":[{"id":2292,"uris":["http://zotero.org/users/2793828/items/K9ALK8TI"],"uri":["http://zotero.org/users/2793828/items/K9ALK8TI"],"itemData":{"id":2292,"type":"article-journal","abstract":"In this study, the complete sequence of the Tibetan Mastiff mitochondrial genome (mtDNA) was determined, and the phylogenetic relationships between the Tibetan Mastiff and other species of Canidae were analyzed using the coyote (Canis latrans) as an outgroup. The complete nucleotide sequence of the Tibetan Mastiff mtDNA was 16 710 bp, and included 22 tRNA genes, 2S rRNA gene, 13 protein-coding genes and one non-coding region (D-loop region), which is similar to other mammalian mitochondrial genomes. The characteristics of the protein-coding genes, non-coding region, tRNA and rRNA genes among Canidae were analyzed in detail. Neighbor-joining and maximum-parsimony trees of Canids constructed using 12 mitochondrial protein-coding genes showed that as the coyotes and Tibetan wolves clustered together, so too did the gray wolves and domestic dogs, suggesting that the Tibetan Mastiff originated from the gray wolf as did other domestic dogs. Domestic dogs clustered into four clades, implying at least four maternal origins (A to D). The Tibetan Mastiff, which belongs to clade A, appears to be closely related to the Saint Bernard and the Old English Sheepdog.","container-title":"animal","DOI":"10.1017/S1751731110001370","ISSN":"1751-732X, 1751-7311","issue":"1","language":"en","page":"18-25","source":"Cambridge Core","title":"Complete sequence of the Tibetan Mastiff mitochondrial genome and its phylogenetic relationship with other Canids (Canis, Canidae)","volume":"5","author":[{"family":"Li","given":"Yinxia"},{"family":"Li","given":"Qifa"},{"family":"Zhao","given":"Xingbo"},{"family":"Xie","given":"Zhuang"},{"family":"Xu","given":"Yinxue"}],"issued":{"date-parts":[["2011",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Li et al., 2011</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59F8E371" w14:textId="24FD60A6"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omplete sequence of the Tibetan Mastiff mitochondrial genome and its phylogenetic relationship with other </w:t>
            </w:r>
            <w:r w:rsidRPr="00BC70CF">
              <w:rPr>
                <w:rFonts w:ascii="Times New Roman" w:eastAsia="Times New Roman" w:hAnsi="Times New Roman" w:cs="Times New Roman"/>
                <w:i/>
                <w:iCs/>
                <w:color w:val="000000"/>
                <w:sz w:val="24"/>
                <w:szCs w:val="24"/>
                <w:lang w:eastAsia="en-GB"/>
              </w:rPr>
              <w:t>Canids</w:t>
            </w:r>
            <w:r w:rsidRPr="00BC70CF">
              <w:rPr>
                <w:rFonts w:ascii="Times New Roman" w:eastAsia="Times New Roman" w:hAnsi="Times New Roman" w:cs="Times New Roman"/>
                <w:color w:val="000000"/>
                <w:sz w:val="24"/>
                <w:szCs w:val="24"/>
                <w:lang w:eastAsia="en-GB"/>
              </w:rPr>
              <w:t> (</w:t>
            </w:r>
            <w:r w:rsidRPr="00BC70CF">
              <w:rPr>
                <w:rFonts w:ascii="Times New Roman" w:eastAsia="Times New Roman" w:hAnsi="Times New Roman" w:cs="Times New Roman"/>
                <w:i/>
                <w:iCs/>
                <w:color w:val="000000"/>
                <w:sz w:val="24"/>
                <w:szCs w:val="24"/>
                <w:lang w:eastAsia="en-GB"/>
              </w:rPr>
              <w:t>Canis</w:t>
            </w:r>
            <w:r w:rsidRPr="00BC70CF">
              <w:rPr>
                <w:rFonts w:ascii="Times New Roman" w:eastAsia="Times New Roman" w:hAnsi="Times New Roman" w:cs="Times New Roman"/>
                <w:color w:val="000000"/>
                <w:sz w:val="24"/>
                <w:szCs w:val="24"/>
                <w:lang w:eastAsia="en-GB"/>
              </w:rPr>
              <w:t>, </w:t>
            </w:r>
            <w:r w:rsidRPr="00BC70CF">
              <w:rPr>
                <w:rFonts w:ascii="Times New Roman" w:eastAsia="Times New Roman" w:hAnsi="Times New Roman" w:cs="Times New Roman"/>
                <w:i/>
                <w:iCs/>
                <w:color w:val="000000"/>
                <w:sz w:val="24"/>
                <w:szCs w:val="24"/>
                <w:lang w:eastAsia="en-GB"/>
              </w:rPr>
              <w:t>Canidae</w:t>
            </w:r>
            <w:r w:rsidRPr="00BC70CF">
              <w:rPr>
                <w:rFonts w:ascii="Times New Roman" w:eastAsia="Times New Roman" w:hAnsi="Times New Roman" w:cs="Times New Roman"/>
                <w:color w:val="000000"/>
                <w:sz w:val="24"/>
                <w:szCs w:val="24"/>
                <w:lang w:eastAsia="en-GB"/>
              </w:rPr>
              <w:t>)</w:t>
            </w:r>
          </w:p>
        </w:tc>
        <w:tc>
          <w:tcPr>
            <w:tcW w:w="2073" w:type="dxa"/>
            <w:tcBorders>
              <w:top w:val="nil"/>
              <w:left w:val="nil"/>
              <w:bottom w:val="single" w:sz="8" w:space="0" w:color="auto"/>
              <w:right w:val="single" w:sz="8" w:space="0" w:color="auto"/>
            </w:tcBorders>
            <w:shd w:val="clear" w:color="auto" w:fill="auto"/>
            <w:noWrap/>
            <w:vAlign w:val="center"/>
          </w:tcPr>
          <w:p w14:paraId="3C3A3D45" w14:textId="277175E1"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laniger</w:t>
            </w:r>
          </w:p>
        </w:tc>
        <w:tc>
          <w:tcPr>
            <w:tcW w:w="2126" w:type="dxa"/>
            <w:tcBorders>
              <w:top w:val="nil"/>
              <w:left w:val="nil"/>
              <w:bottom w:val="single" w:sz="8" w:space="0" w:color="auto"/>
              <w:right w:val="single" w:sz="8" w:space="0" w:color="auto"/>
            </w:tcBorders>
            <w:shd w:val="clear" w:color="auto" w:fill="auto"/>
            <w:noWrap/>
            <w:vAlign w:val="center"/>
          </w:tcPr>
          <w:p w14:paraId="214D4407" w14:textId="46C40DB5"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66787729"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774A22CC" w14:textId="5DA0BE9C" w:rsidR="00A0257A" w:rsidRPr="00BC70CF" w:rsidRDefault="00A0257A"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lN1GKiQi","properties":{"formattedCitation":"(Li et al., 2013)","plainCitation":"(Li et al., 2013)","dontUpdate":true,"noteIndex":0},"citationItems":[{"id":2667,"uris":["http://zotero.org/users/2793828/items/PNG8Z8W3"],"uri":["http://zotero.org/users/2793828/items/PNG8Z8W3"],"itemData":{"id":2667,"type":"article-journal","abstract":"Alleviating human–carnivore conflict is central to large carnivore conservation and is often of economic importance, where people coexist with carnivores. In this article, we report on the patterns of predation and economic losses from wild carnivores preying on livestock in three villages of northern Baima Xueshan Nature Reserve, northwest Yunnan during a 2-year period between January 2010 and December 2011. We analyzed claims from 149 households that 258 head of livestock were predated. Wolves (Canis lupus) were responsible for 79.1 % of livestock predation; Asiatic black bears (Selenarctos thibetanus) and dholes (Cuon alpinus) were the other predators responsible. Predation frequency varied between livestock species. The majority of livestock killed were yak–cattle hybrids or dzo (40.3 %). Wolves killed fewer cattle than expected, and more donkeys and horses than expected. Wolves and bears killed more adult female and fewer adult male livestock than expected. Intensified predation in wet season coincided with livestock being left to graze unattended in alpine meadows far away from villages. On average, carnivore attacks claimed 2.1 % of range stock annually. This predation represented an economic loss of 17 % (SD = 14 %) of the annual household income. Despite this loss and a perceived increase in carnivore conflict, a majority of the herders (66 %) still supported the reserve. This support is primarily due to the benefits from the collection of nontimber resources such as mushrooms and medicinal plants. Our study also suggested that improvement of husbandry techniques and facilities will reduce conflicts and contribute to improved conservation of these threatened predators.","container-title":"Environmental Management","DOI":"10.1007/s00267-013-0192-8","ISSN":"1432-1009","issue":"6","journalAbbreviation":"Environmental Management","language":"en","page":"1334-1340","source":"Springer Link","title":"Patterns of Livestock Predation by Carnivores: Human–Wildlife Conflict in Northwest Yunnan, China","title-short":"Patterns of Livestock Predation by Carnivores","volume":"52","author":[{"family":"Li","given":"Xueyou"},{"family":"Buzzard","given":"Paul"},{"family":"Chen","given":"Yongchun"},{"family":"Jiang","given":"Xuelong"}],"issued":{"date-parts":[["2013",1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Li et al., 2013</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7225E7F7" w14:textId="58B48A1C"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Patterns of Livestock Predation by Carnivores: Human–Wildlife Conflict in Northwest Yunnan, China</w:t>
            </w:r>
          </w:p>
        </w:tc>
        <w:tc>
          <w:tcPr>
            <w:tcW w:w="2073" w:type="dxa"/>
            <w:tcBorders>
              <w:top w:val="nil"/>
              <w:left w:val="nil"/>
              <w:bottom w:val="single" w:sz="8" w:space="0" w:color="auto"/>
              <w:right w:val="single" w:sz="8" w:space="0" w:color="auto"/>
            </w:tcBorders>
            <w:shd w:val="clear" w:color="auto" w:fill="auto"/>
            <w:noWrap/>
            <w:vAlign w:val="center"/>
          </w:tcPr>
          <w:p w14:paraId="3340D250" w14:textId="212339ED"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58D109F9" w14:textId="5F720633"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4E0032D5"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30CE1084" w14:textId="5EF63AFF"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D4CB4" w:rsidRPr="00BC70CF">
              <w:rPr>
                <w:rFonts w:ascii="Times New Roman" w:eastAsia="Times New Roman" w:hAnsi="Times New Roman" w:cs="Times New Roman"/>
                <w:color w:val="000000"/>
                <w:sz w:val="24"/>
                <w:szCs w:val="24"/>
                <w:lang w:eastAsia="en-GB"/>
              </w:rPr>
              <w:instrText xml:space="preserve"> ADDIN ZOTERO_ITEM CSL_CITATION {"citationID":"mddglMYW","properties":{"formattedCitation":"(Li et al. 2014)","plainCitation":"(Li et al. 2014)","dontUpdate":true,"noteIndex":0},"citationItems":[{"id":933,"uris":["http://zotero.org/users/2793828/items/RQU64T8C"],"uri":["http://zotero.org/users/2793828/items/RQU64T8C"],"itemData":{"id":933,"type":"article-journal","abstract":"With the assistance of their human companions, dogs have dispersed into new environments during the expansion of human civilization. Tibetan Mastiff (TM), a native of the Tibetan Plateau, was derived from the domesticated Chinese native dog and, like Tibetans, has adapted to the extreme environment of high altitude. Here, we genotyped genome-wide single-nucleotide polymorphisms (SNPs) from 32 TMs and compared them with SNPs from 20 Chinese native dogs and 14 gray wolves (Canis lupus). We identified 16 genes with signals of positive selection in the TM, with 12 of these candidate genes associated with functions that have roles in adaptation to high-altitude adaptation, such as EPAS1, SIRT7, PLXNA4, and MAFG that have roles in responses to hypoxia. This study provides important information on the genetic diversity of the TM and potential mechanisms for adaptation to hypoxia.","container-title":"Molecular Biology and Evolution","DOI":"10.1093/molbev/msu070","ISSN":"0737-4038","issue":"5","journalAbbreviation":"Mol Biol Evol","page":"1200-1205","source":"academic.oup.com","title":"Population Variation Revealed High-Altitude Adaptation of Tibetan Mastiffs","volume":"31","author":[{"family":"Li","given":"Y."},{"family":"Wu","given":"Dong-Dong"},{"family":"Boyko","given":"Adam R."},{"family":"Wang","given":"Guo-Dong"},{"family":"Wu","given":"Shi-Fang"},{"family":"Irwin","given":"David M."},{"family":"Zhang","given":"Y."}],"issued":{"date-parts":[["2014",5,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Li et al. 201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6C5C5697" w14:textId="26554031"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hAnsi="Times New Roman" w:cs="Times New Roman"/>
                <w:sz w:val="24"/>
                <w:szCs w:val="24"/>
              </w:rPr>
              <w:t>Population Variation Revealed High-Altitude Adaptation of Tibetan Mastiffs</w:t>
            </w:r>
          </w:p>
        </w:tc>
        <w:tc>
          <w:tcPr>
            <w:tcW w:w="2073" w:type="dxa"/>
            <w:tcBorders>
              <w:top w:val="nil"/>
              <w:left w:val="nil"/>
              <w:bottom w:val="single" w:sz="8" w:space="0" w:color="auto"/>
              <w:right w:val="single" w:sz="8" w:space="0" w:color="auto"/>
            </w:tcBorders>
            <w:shd w:val="clear" w:color="auto" w:fill="auto"/>
            <w:noWrap/>
            <w:vAlign w:val="center"/>
          </w:tcPr>
          <w:p w14:paraId="2D72D95D" w14:textId="2F8C62E1"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2A099E07" w14:textId="37BA2BBA"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118C726A"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281F84A3" w14:textId="641C0BCF" w:rsidR="00516CEE" w:rsidRPr="00BC70CF" w:rsidRDefault="00516CEE"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Rhy7uqk7","properties":{"formattedCitation":"(Liu and Jiang, 2003)","plainCitation":"(Liu and Jiang, 2003)","dontUpdate":true,"noteIndex":0},"citationItems":[{"id":1295,"uris":["http://zotero.org/users/2793828/items/7BQAMJTD"],"uri":["http://zotero.org/users/2793828/items/7BQAMJTD"],"itemData":{"id":1295,"type":"article-journal","container-title":"Acta Theriologica","issue":"2","page":"255–263","title":"Diet composition of wolves Canis lupus in the northeastern Qinghai-Tibet Plateau, China","volume":"48","author":[{"family":"Liu","given":"Bingwan"},{"family":"Jiang","given":"Zhigang"}],"issued":{"date-parts":[["200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Liu and Jiang, 2003</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5C302925" w14:textId="5C1812F8"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Diet composition of wolves </w:t>
            </w:r>
            <w:r w:rsidRPr="00BC70CF">
              <w:rPr>
                <w:rFonts w:ascii="Times New Roman" w:eastAsia="Times New Roman" w:hAnsi="Times New Roman" w:cs="Times New Roman"/>
                <w:i/>
                <w:iCs/>
                <w:color w:val="000000"/>
                <w:sz w:val="24"/>
                <w:szCs w:val="24"/>
                <w:lang w:eastAsia="en-GB"/>
              </w:rPr>
              <w:t>Canis lupus</w:t>
            </w:r>
            <w:r w:rsidRPr="00BC70CF">
              <w:rPr>
                <w:rFonts w:ascii="Times New Roman" w:eastAsia="Times New Roman" w:hAnsi="Times New Roman" w:cs="Times New Roman"/>
                <w:color w:val="000000"/>
                <w:sz w:val="24"/>
                <w:szCs w:val="24"/>
                <w:lang w:eastAsia="en-GB"/>
              </w:rPr>
              <w:t xml:space="preserve"> in the </w:t>
            </w:r>
            <w:proofErr w:type="spellStart"/>
            <w:r w:rsidRPr="00BC70CF">
              <w:rPr>
                <w:rFonts w:ascii="Times New Roman" w:eastAsia="Times New Roman" w:hAnsi="Times New Roman" w:cs="Times New Roman"/>
                <w:color w:val="000000"/>
                <w:sz w:val="24"/>
                <w:szCs w:val="24"/>
                <w:lang w:eastAsia="en-GB"/>
              </w:rPr>
              <w:t>northeastern</w:t>
            </w:r>
            <w:proofErr w:type="spellEnd"/>
            <w:r w:rsidRPr="00BC70CF">
              <w:rPr>
                <w:rFonts w:ascii="Times New Roman" w:eastAsia="Times New Roman" w:hAnsi="Times New Roman" w:cs="Times New Roman"/>
                <w:color w:val="000000"/>
                <w:sz w:val="24"/>
                <w:szCs w:val="24"/>
                <w:lang w:eastAsia="en-GB"/>
              </w:rPr>
              <w:t xml:space="preserve"> Qinghai-Tibet Plateau, China</w:t>
            </w:r>
          </w:p>
        </w:tc>
        <w:tc>
          <w:tcPr>
            <w:tcW w:w="2073" w:type="dxa"/>
            <w:tcBorders>
              <w:top w:val="nil"/>
              <w:left w:val="nil"/>
              <w:bottom w:val="single" w:sz="8" w:space="0" w:color="auto"/>
              <w:right w:val="single" w:sz="8" w:space="0" w:color="auto"/>
            </w:tcBorders>
            <w:shd w:val="clear" w:color="auto" w:fill="auto"/>
            <w:noWrap/>
            <w:vAlign w:val="center"/>
          </w:tcPr>
          <w:p w14:paraId="3EA758AB" w14:textId="229C9D5F"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upus </w:t>
            </w:r>
          </w:p>
        </w:tc>
        <w:tc>
          <w:tcPr>
            <w:tcW w:w="2126" w:type="dxa"/>
            <w:tcBorders>
              <w:top w:val="nil"/>
              <w:left w:val="nil"/>
              <w:bottom w:val="single" w:sz="8" w:space="0" w:color="auto"/>
              <w:right w:val="single" w:sz="8" w:space="0" w:color="auto"/>
            </w:tcBorders>
            <w:shd w:val="clear" w:color="auto" w:fill="auto"/>
            <w:noWrap/>
            <w:vAlign w:val="center"/>
          </w:tcPr>
          <w:p w14:paraId="35016500" w14:textId="6D4E00DA"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3A650A92" w14:textId="77777777" w:rsidTr="00BB486A">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3132B4FD" w14:textId="4764F370"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D4CB4" w:rsidRPr="00BC70CF">
              <w:rPr>
                <w:rFonts w:ascii="Times New Roman" w:eastAsia="Times New Roman" w:hAnsi="Times New Roman" w:cs="Times New Roman"/>
                <w:color w:val="000000"/>
                <w:sz w:val="24"/>
                <w:szCs w:val="24"/>
                <w:lang w:eastAsia="en-GB"/>
              </w:rPr>
              <w:instrText xml:space="preserve"> ADDIN ZOTERO_ITEM CSL_CITATION {"citationID":"bPeXEtIf","properties":{"formattedCitation":"(Meng et al. 2009)","plainCitation":"(Meng et al. 2009)","dontUpdate":true,"noteIndex":0},"citationItems":[{"id":930,"uris":["http://zotero.org/users/2793828/items/LN3YZGS6"],"uri":["http://zotero.org/users/2793828/items/LN3YZGS6"],"itemData":{"id":930,"type":"article-journal","container-title":"Mitochondrial DNA","DOI":"10.1080/19401730902852968","ISSN":"1940-1736","issue":"2-3","page":"61-63","source":"Taylor and Francis+NEJM","title":"Mitochondrial genome of the Tibetan wolf","volume":"20","author":[{"family":"Meng","given":"Chao"},{"family":"Zhang","given":"Honghai"},{"family":"Meng","given":"Qingcheng"}],"issued":{"date-parts":[["2009",1,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Meng et al. 200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156268E" w14:textId="47F16461"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hAnsi="Times New Roman" w:cs="Times New Roman"/>
                <w:sz w:val="24"/>
                <w:szCs w:val="24"/>
              </w:rPr>
              <w:t>Mitochondrial genome of the Tibetan wolf</w:t>
            </w:r>
          </w:p>
        </w:tc>
        <w:tc>
          <w:tcPr>
            <w:tcW w:w="2073" w:type="dxa"/>
            <w:tcBorders>
              <w:top w:val="nil"/>
              <w:left w:val="nil"/>
              <w:bottom w:val="single" w:sz="8" w:space="0" w:color="auto"/>
              <w:right w:val="single" w:sz="8" w:space="0" w:color="auto"/>
            </w:tcBorders>
            <w:shd w:val="clear" w:color="auto" w:fill="auto"/>
            <w:noWrap/>
            <w:vAlign w:val="center"/>
          </w:tcPr>
          <w:p w14:paraId="6111C47D" w14:textId="12A4C4A4"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laniger</w:t>
            </w:r>
          </w:p>
        </w:tc>
        <w:tc>
          <w:tcPr>
            <w:tcW w:w="2126" w:type="dxa"/>
            <w:tcBorders>
              <w:top w:val="nil"/>
              <w:left w:val="nil"/>
              <w:bottom w:val="single" w:sz="8" w:space="0" w:color="auto"/>
              <w:right w:val="single" w:sz="8" w:space="0" w:color="auto"/>
            </w:tcBorders>
            <w:shd w:val="clear" w:color="auto" w:fill="auto"/>
            <w:noWrap/>
            <w:vAlign w:val="center"/>
          </w:tcPr>
          <w:p w14:paraId="01ABE461" w14:textId="5618948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4F193F67" w14:textId="77777777" w:rsidTr="00BB486A">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3A9195FA" w14:textId="54841DEF" w:rsidR="00516CEE" w:rsidRPr="00BC70CF" w:rsidRDefault="00516CEE"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lastRenderedPageBreak/>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onPgDxLQ","properties":{"formattedCitation":"(Pang et al., 2009)","plainCitation":"(Pang et al., 2009)","dontUpdate":true,"noteIndex":0},"citationItems":[{"id":914,"uris":["http://zotero.org/users/2793828/items/3HKJ8HXZ"],"uri":["http://zotero.org/users/2793828/items/3HKJ8HXZ"],"itemData":{"id":914,"type":"article-journal","abstract":"There is no generally accepted picture of where, when, and how the domestic dog originated. Previous studies of mitochondrial DNA (mtDNA) have failed to establish the time and precise place of origin because of lack of phylogenetic resolution in the so far studied control region (CR), and inadequate sampling. We therefore analyzed entire mitochondrial genomes for 169 dogs to obtain maximal phylogenetic resolution and the CR for 1,543 dogs across the Old World for a comprehensive picture of geographical diversity. Hereby, a detailed picture of the origins of the dog can for the first time be suggested. We obtained evidence that the dog has a single origin in time and space and an estimation of the time of origin, number of founders, and approximate region, which also gives potential clues about the human culture involved. The analyses showed that dogs universally share a common homogenous gene pool containing 10 major haplogroups. However, the full range of genetic diversity, all 10 haplogroups, was found only in southeastern Asia south of Yangtze River, and diversity decreased following a gradient across Eurasia, through seven haplogroups in Central China and five in North China and Southwest (SW)Asia, down to only four haplogroups in Europe. The mean sequence distance to ancestral haplotypes indicates an origin 5,400–16,300 years ago (ya) from at least 51 female wolf founders. These results indicate that the domestic dog originated in southern China less than 16,300 ya, from several hundred wolves. The place and time coincide approximately with the origin of rice agriculture, suggesting that the dogs may have originated among sedentary hunter-gatherers or early farmers, and the numerous founders indicate that wolf taming was an important culture trait.","container-title":"Molecular Biology and Evolution","DOI":"10.1093/molbev/msp195","ISSN":"0737-4038","issue":"12","journalAbbreviation":"Mol Biol Evol","page":"2849-2864","source":"academic.oup.com","title":"mtDNA Data Indicate a Single Origin for Dogs South of Yangtze River, Less Than 16,300 Years Ago, from Numerous Wolves","volume":"26","author":[{"family":"Pang","given":"Jun-Feng"},{"family":"Kluetsch","given":"Cornelya"},{"family":"Zou","given":"Xiao-Ju"},{"family":"Zhang","given":"Ai-bing"},{"family":"Luo","given":"Li-Yang"},{"family":"Angleby","given":"Helen"},{"family":"Ardalan","given":"Arman"},{"family":"Ekström","given":"Camilla"},{"family":"Sköllermo","given":"Anna"},{"family":"Lundeberg","given":"Joakim"},{"family":"Matsumura","given":"Shuichi"},{"family":"Leitner","given":"Thomas"},{"family":"Zhang","given":"Ya-Ping"},{"family":"Savolainen","given":"Peter"}],"issued":{"date-parts":[["2009",1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Pang et al., 200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7E336D16" w14:textId="3CAD52E9" w:rsidR="006F7BCD" w:rsidRPr="00BC70CF" w:rsidRDefault="006F7BCD" w:rsidP="006F7BCD">
            <w:pPr>
              <w:spacing w:after="0" w:line="240" w:lineRule="auto"/>
              <w:rPr>
                <w:rFonts w:ascii="Times New Roman" w:hAnsi="Times New Roman" w:cs="Times New Roman"/>
                <w:sz w:val="24"/>
                <w:szCs w:val="24"/>
              </w:rPr>
            </w:pPr>
            <w:r w:rsidRPr="00BC70CF">
              <w:rPr>
                <w:rFonts w:ascii="Times New Roman" w:eastAsia="Times New Roman" w:hAnsi="Times New Roman" w:cs="Times New Roman"/>
                <w:color w:val="000000"/>
                <w:sz w:val="24"/>
                <w:szCs w:val="24"/>
                <w:lang w:eastAsia="en-GB"/>
              </w:rPr>
              <w:t>mtDNA Data Indicate a Single Origin for Dogs South of Yangtze River, Less Than 16,300 Years Ago, from Numerous Wolves</w:t>
            </w:r>
          </w:p>
        </w:tc>
        <w:tc>
          <w:tcPr>
            <w:tcW w:w="2073" w:type="dxa"/>
            <w:tcBorders>
              <w:top w:val="nil"/>
              <w:left w:val="nil"/>
              <w:bottom w:val="single" w:sz="8" w:space="0" w:color="auto"/>
              <w:right w:val="single" w:sz="8" w:space="0" w:color="auto"/>
            </w:tcBorders>
            <w:shd w:val="clear" w:color="auto" w:fill="auto"/>
            <w:noWrap/>
            <w:vAlign w:val="center"/>
          </w:tcPr>
          <w:p w14:paraId="15ECD9F5" w14:textId="605291C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3A72544F" w14:textId="5AAF770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3C579258" w14:textId="77777777" w:rsidTr="00BB486A">
        <w:trPr>
          <w:gridAfter w:val="1"/>
          <w:wAfter w:w="2126" w:type="dxa"/>
          <w:trHeight w:val="1068"/>
        </w:trPr>
        <w:tc>
          <w:tcPr>
            <w:tcW w:w="1851" w:type="dxa"/>
            <w:tcBorders>
              <w:top w:val="nil"/>
              <w:left w:val="single" w:sz="8" w:space="0" w:color="auto"/>
              <w:bottom w:val="single" w:sz="8" w:space="0" w:color="auto"/>
              <w:right w:val="single" w:sz="8" w:space="0" w:color="auto"/>
            </w:tcBorders>
            <w:shd w:val="clear" w:color="auto" w:fill="auto"/>
            <w:vAlign w:val="center"/>
          </w:tcPr>
          <w:p w14:paraId="515358C2" w14:textId="5F56CEBD" w:rsidR="00094E9C" w:rsidRPr="00BC70CF" w:rsidRDefault="00094E9C"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7YI6qEQh","properties":{"formattedCitation":"(Wang et al., 2016)","plainCitation":"(Wang et al., 2016)","dontUpdate":true,"noteIndex":0},"citationItems":[{"id":2056,"uris":["http://zotero.org/users/2793828/items/FI7SB39S"],"uri":["http://zotero.org/users/2793828/items/FI7SB39S"],"itemData":{"id":2056,"type":"article-journal","abstract":"The grey wolf (Canis lupus) is one of the most widely distributed terrestrial mammals, and its distribution and ecology in Europe and North America are largely well described. However, the distribution of grey wolf in southern China is still highly controversial. Several well-known western literatures stated that there are no grey wolves in southern China, while the presence of grey wolf across China has been indicated in A Guide to the Mammals of China, published by Princeton University Press. It is essential to solve this discrepancy since dogs may have originated from grey wolfs in southern China. Therefore, we systematically investigated Chinese literatures about wild animal surveys and identified more than 100 articles and books that included information of the distribution of grey wolves in China. We also surveyed the collections of three Chinese natural museums and found 26 grey wolf skins specimens collected across China. Moreover, we investigated the fossil records of wolf in China and identified 25 archaeological sites with wolf remains including south China. In conclusion, with the comprehensive summary of Chinese literatures, museum specimens and fossil records, we demonstrate that grey wolves does distribute across all parts of the Chinese mainland, including the most southern parts of China.","container-title":"Zoological Research","DOI":"10.13918/j.issn.2095-8137.2016.6.315","ISSN":"2095-8137","issue":"6","journalAbbreviation":"Zool Res","note":"PMID: 28105796\nPMCID: PMC5359319","page":"315-326","source":"PubMed Central","title":"The geographical distribution of grey wolves (Canis lupus) in China: a systematic review","title-short":"The geographical distribution of grey wolves (Canis lupus) in China","volume":"37","author":[{"family":"Wang","given":"Lu"},{"family":"Ma","given":"Ya-Ping"},{"family":"Zhou","given":"Qi-Jun"},{"family":"Zhang","given":"Ya-Ping"},{"family":"Savolainen","given":"Peter"},{"family":"Wang","given":"Guo-Dong"}],"issued":{"date-parts":[["2016",11,18]]}}}],"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Wang et al., 2016</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580F388" w14:textId="7B5B4A26"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The geographical distribution of grey wolves (</w:t>
            </w:r>
            <w:r w:rsidRPr="00BC70CF">
              <w:rPr>
                <w:rFonts w:ascii="Times New Roman" w:eastAsia="Times New Roman" w:hAnsi="Times New Roman" w:cs="Times New Roman"/>
                <w:i/>
                <w:iCs/>
                <w:color w:val="000000"/>
                <w:sz w:val="24"/>
                <w:szCs w:val="24"/>
                <w:lang w:eastAsia="en-GB"/>
              </w:rPr>
              <w:t>Canis lupus</w:t>
            </w:r>
            <w:r w:rsidRPr="00BC70CF">
              <w:rPr>
                <w:rFonts w:ascii="Times New Roman" w:eastAsia="Times New Roman" w:hAnsi="Times New Roman" w:cs="Times New Roman"/>
                <w:color w:val="000000"/>
                <w:sz w:val="24"/>
                <w:szCs w:val="24"/>
                <w:lang w:eastAsia="en-GB"/>
              </w:rPr>
              <w:t>) in China: a systematic review</w:t>
            </w:r>
          </w:p>
        </w:tc>
        <w:tc>
          <w:tcPr>
            <w:tcW w:w="2073" w:type="dxa"/>
            <w:tcBorders>
              <w:top w:val="nil"/>
              <w:left w:val="nil"/>
              <w:bottom w:val="single" w:sz="8" w:space="0" w:color="auto"/>
              <w:right w:val="single" w:sz="8" w:space="0" w:color="auto"/>
            </w:tcBorders>
            <w:shd w:val="clear" w:color="auto" w:fill="auto"/>
            <w:noWrap/>
            <w:vAlign w:val="center"/>
          </w:tcPr>
          <w:p w14:paraId="3F0B4ED8" w14:textId="783887CA"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2FDC9547" w14:textId="2BBE577B"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7BD68718" w14:textId="77777777" w:rsidTr="00BB486A">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792B5515" w14:textId="13FE2DD6" w:rsidR="00094E9C" w:rsidRPr="00BC70CF" w:rsidRDefault="00094E9C"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PXvnkTrZ","properties":{"formattedCitation":"(Wang et al., 2019)","plainCitation":"(Wang et al., 2019)","dontUpdate":true,"noteIndex":0},"citationItems":[{"id":2560,"uris":["http://zotero.org/users/2793828/items/D5PDEMGJ"],"uri":["http://zotero.org/users/2793828/items/D5PDEMGJ"],"itemData":{"id":2560,"type":"article-journal","abstract":"&lt;h3&gt;SUMMARY&lt;/h3&gt; &lt;p&gt;Despite being one of the most widely distributed terrestrial mammals, the history of gray wolves (&lt;i&gt;Canis lupus&lt;/i&gt;) in China is not well understood as their habitats have been destroyed with growing economic development. Using six specimens from wolf skins in Chinese Natural History museums, we sequenced their genome using a modified ancient DNA procedure. Using whole genome sequence analysis, we showed that gray wolves from Southern China (SC) derive from a single lineage, distinct from gray wolves from the Tibetan Plateau (&lt;i&gt;Canis lupus chanco&lt;/i&gt;) and Northern China, suggesting that SC gray wolves may form a distinct sub-population. Of SC gray wolves, one wolf from Zhejiang carries a genetic component from a canid that must have diverged earlier from other wolves than jackals did, perhaps through gene flow from a population related to or further diverged from wolves than the dhole, a species distributed in Southern China and Southeast Asia. This may indicate that interspecific gene flow likely played an important role in shaping the speciation patterns and population structure in the genus &lt;i&gt;Canis&lt;/i&gt;. Our study is the first to survey museum genomes of gray wolves from Southern China, revealing the presence of an endemic population with ancient interspecific gene flow from a population related to the dhole, and highlighting how sequencing the paleogenome from museum specimens can help us to study extinct species.&lt;/p&gt;","container-title":"bioRxiv","DOI":"10.1101/512921","language":"en","page":"512921","source":"www.biorxiv.org","title":"Genomic approaches reveal an endemic sub-population of gray wolves in Southern China","author":[{"family":"Wang","given":"Guo-Dong"},{"family":"Zhang","given":"Ming"},{"family":"Wang","given":"Xuan"},{"family":"Yang","given":"Melinda A."},{"family":"Cao","given":"Peng"},{"family":"Liu","given":"Feng"},{"family":"Lu","given":"Heng"},{"family":"Feng","given":"Xiaotian"},{"family":"Skoglund","given":"Pontus"},{"family":"Wang","given":"Lu"},{"family":"Fu","given":"Qiaomei"},{"family":"Zhang","given":"Ya-Ping"}],"issued":{"date-parts":[["2019",1,8]]}}}],"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Wang et al., 201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E6BF7D9" w14:textId="37620DEE"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enomic Approaches Reveal an Endemic Subpopulation of Gray Wolves in Southern China</w:t>
            </w:r>
          </w:p>
        </w:tc>
        <w:tc>
          <w:tcPr>
            <w:tcW w:w="2073" w:type="dxa"/>
            <w:tcBorders>
              <w:top w:val="nil"/>
              <w:left w:val="nil"/>
              <w:bottom w:val="single" w:sz="8" w:space="0" w:color="auto"/>
              <w:right w:val="single" w:sz="8" w:space="0" w:color="auto"/>
            </w:tcBorders>
            <w:shd w:val="clear" w:color="auto" w:fill="auto"/>
            <w:noWrap/>
            <w:vAlign w:val="center"/>
          </w:tcPr>
          <w:p w14:paraId="5F1004FD" w14:textId="47BD343C"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049C50DB" w14:textId="4089B44B"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2591EC54" w14:textId="77777777" w:rsidTr="00BB486A">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069613BD" w14:textId="4BF7DAC3" w:rsidR="0061291E" w:rsidRPr="00BC70CF" w:rsidRDefault="0061291E"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8Uuo5KHC","properties":{"formattedCitation":"(Wang et al., 2020)","plainCitation":"(Wang et al., 2020)","dontUpdate":true,"noteIndex":0},"citationItems":[{"id":2661,"uris":["http://zotero.org/users/2793828/items/TZTPNL28"],"uri":["http://zotero.org/users/2793828/items/TZTPNL28"],"itemData":{"id":2661,"type":"article-journal","abstract":"Genetic introgression provides material for adaptive evolution, but also confounds our understanding of evolutionary history. This is particularly true for canids, a species complex including dogs, wolves, coyotes, jackals, and other wolf-like carnivores, in which genomic analyses have revealed a complex history of admixture and introgression. Among the most enigmatic canid lineages whose origin and evolutionary relationships remain unresolved are the high-altitude wolves of the Tibetan Plateau, the Tibetan grey wolf and the Himalayan wolf. Here, we use newly assembled genomes of high-altitude Tibetan and Himalayan wolves to explore the evolutionary history and adaptation of this charismatic group. We find that Tibetan and Himalayan wolves are closely related to each other, and that as much as 38-43% of their nuclear genome is derived from an as-yet unrecognized wolf-like lineage that is deeply diverged from living Holarctic wolves and dogs. The EPAS1 haplotype, which is present at high frequencies in Tibetan dog breeds and wolves and confers an adaptive advantage to animals living at high altitudes, was probably derived from this ancient lineage. Our study underscores the complexity of canid evolution and demonstrates how admixture and introgression shape the evolutionary trajectories and adaptation of species.","container-title":"Cell Press Sneak Peak","language":"en","source":"papers.ssrn.com","title":"Ancient Hybridization with Unknown Population Facilitated High Altitude Adaptation of Canids","URL":"https://papers.ssrn.com/abstract=3456297","author":[{"family":"Wang","given":"Ming-Shan"},{"family":"Wang","given":"Sheng"},{"family":"Li","given":"Yan"},{"family":"Jhala","given":"Yadvendradev"},{"family":"Thakur","given":"Mukesh"},{"family":"Otecko","given":"Newton"},{"family":"Si","given":"Jing-Fang"},{"family":"Chen","given":"Hong-Man"},{"family":"Shapiro","given":"Beth"},{"family":"Nielsen","given":"Rasmus"},{"family":"Zhang","given":"Ya-Ping"},{"family":"Wu","given":"Dong-Dong"}],"accessed":{"date-parts":[["2020",5,26]]},"issued":{"date-parts":[["202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Wang et al., 2020</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467FDE00" w14:textId="48C4E3C5"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ncient hybridization with an unknown population facilitated high altitude adaptation of canids</w:t>
            </w:r>
          </w:p>
        </w:tc>
        <w:tc>
          <w:tcPr>
            <w:tcW w:w="2073" w:type="dxa"/>
            <w:tcBorders>
              <w:top w:val="nil"/>
              <w:left w:val="nil"/>
              <w:bottom w:val="single" w:sz="8" w:space="0" w:color="auto"/>
              <w:right w:val="single" w:sz="8" w:space="0" w:color="auto"/>
            </w:tcBorders>
            <w:shd w:val="clear" w:color="auto" w:fill="auto"/>
            <w:noWrap/>
            <w:vAlign w:val="center"/>
          </w:tcPr>
          <w:p w14:paraId="32748383" w14:textId="4462CF5D"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w:t>
            </w:r>
          </w:p>
        </w:tc>
        <w:tc>
          <w:tcPr>
            <w:tcW w:w="2126" w:type="dxa"/>
            <w:tcBorders>
              <w:top w:val="nil"/>
              <w:left w:val="nil"/>
              <w:bottom w:val="single" w:sz="8" w:space="0" w:color="auto"/>
              <w:right w:val="single" w:sz="8" w:space="0" w:color="auto"/>
            </w:tcBorders>
            <w:shd w:val="clear" w:color="auto" w:fill="auto"/>
            <w:noWrap/>
            <w:vAlign w:val="center"/>
          </w:tcPr>
          <w:p w14:paraId="3AE60671" w14:textId="1DB9F19D"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29721C6D" w14:textId="77777777" w:rsidTr="00BB486A">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6A240CBC" w14:textId="34944D81" w:rsidR="00056F6C" w:rsidRPr="00BC70CF" w:rsidRDefault="00056F6C"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alFnY8IE","properties":{"formattedCitation":"(Zhang et al., 2014)","plainCitation":"(Zhang et al., 2014)","dontUpdate":true,"noteIndex":0},"citationItems":[{"id":762,"uris":["http://zotero.org/users/2793828/items/4LGP2XSN"],"uri":["http://zotero.org/users/2793828/items/4LGP2XSN"],"itemData":{"id":762,"type":"article-journal","abstract":"Author Summary Understanding the genetic mechanisms that allow some individuals to live at high altitudes under hypoxic conditions can provide insight into the evolutionary constraints of adaptation to extreme conditions and the development of hypoxia-related disease in humans. The Tibetan grey wolf (Canis lupus chanco) has long existed on the Qinghai-Tibet Plateau, where low oxygen tension exerts unique selection pressure on individuals. Comparing the complete genome sequences of 4 grey wolves from high altitude and 5 from low altitude, we identify three candidate genes for high-altitude adaptation (EPAS1, ANGPT1, and RYR2) that show strong signals of selection. The three genes potentially enhance function under hypoxic conditions by increasing oxygen delivery (EPAS1 and ANGPT1) and heart (RYR2) function. These genes also appear under selection in high altitude human populations, which suggesting there may be limited pathways for adapting to high altitude existence.","container-title":"PLOS Genetics","DOI":"10.1371/journal.pgen.1004466","ISSN":"1553-7404","issue":"7","journalAbbreviation":"PLOS Genetics","page":"e1004466","source":"PLoS Journals","title":"Hypoxia Adaptations in the Grey Wolf (Canis lupus chanco) from Qinghai-Tibet Plateau","volume":"10","author":[{"family":"Zhang","given":"W."},{"family":"Fan","given":"Zhenxin"},{"family":"Han","given":"Eunjung"},{"family":"Hou","given":"Rong"},{"family":"Zhang","given":"Liang"},{"family":"Galaverni","given":"Marco"},{"family":"Huang","given":"Jie"},{"family":"Liu","given":"Hong"},{"family":"Silva","given":"Pedro"},{"family":"Li","given":"Peng"},{"family":"Pollinger","given":"John P."},{"family":"Du","given":"Lianming"},{"family":"Zhang","given":"XiuyYue"},{"family":"Yue","given":"Bisong"},{"family":"Wayne","given":"Robert K."},{"family":"Zhang","given":"Zhihe"}],"issued":{"date-parts":[["2014",7,3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Zhang et al., 201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409674F" w14:textId="55821F4A"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Hypoxia Adaptations in the Grey Wolf (</w:t>
            </w:r>
            <w:r w:rsidRPr="00BC70CF">
              <w:rPr>
                <w:rFonts w:ascii="Times New Roman" w:eastAsia="Times New Roman" w:hAnsi="Times New Roman" w:cs="Times New Roman"/>
                <w:i/>
                <w:iCs/>
                <w:color w:val="000000"/>
                <w:sz w:val="24"/>
                <w:szCs w:val="24"/>
                <w:lang w:eastAsia="en-GB"/>
              </w:rPr>
              <w:t>Canis lupus chanco</w:t>
            </w:r>
            <w:r w:rsidRPr="00BC70CF">
              <w:rPr>
                <w:rFonts w:ascii="Times New Roman" w:eastAsia="Times New Roman" w:hAnsi="Times New Roman" w:cs="Times New Roman"/>
                <w:color w:val="000000"/>
                <w:sz w:val="24"/>
                <w:szCs w:val="24"/>
                <w:lang w:eastAsia="en-GB"/>
              </w:rPr>
              <w:t>) from Qinghai-Tibet Plateau</w:t>
            </w:r>
          </w:p>
        </w:tc>
        <w:tc>
          <w:tcPr>
            <w:tcW w:w="2073" w:type="dxa"/>
            <w:tcBorders>
              <w:top w:val="nil"/>
              <w:left w:val="nil"/>
              <w:bottom w:val="single" w:sz="8" w:space="0" w:color="auto"/>
              <w:right w:val="single" w:sz="8" w:space="0" w:color="auto"/>
            </w:tcBorders>
            <w:shd w:val="clear" w:color="auto" w:fill="auto"/>
            <w:noWrap/>
            <w:vAlign w:val="center"/>
          </w:tcPr>
          <w:p w14:paraId="77CD0176" w14:textId="7BF74746"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tcPr>
          <w:p w14:paraId="0EBDFBD0" w14:textId="58765020"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w:t>
            </w:r>
          </w:p>
        </w:tc>
      </w:tr>
      <w:tr w:rsidR="006F7BCD" w:rsidRPr="00BC70CF" w14:paraId="24020DBE"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5C2C2961" w14:textId="40B56CDC" w:rsidR="00FC340C" w:rsidRPr="00BC70CF" w:rsidRDefault="00FC340C"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iIh480kP","properties":{"formattedCitation":"(Zhao et al., 2013)","plainCitation":"(Zhao et al., 2013)","dontUpdate":true,"noteIndex":0},"citationItems":[{"id":2091,"uris":["http://zotero.org/users/2793828/items/9ZHQX7HE"],"uri":["http://zotero.org/users/2793828/items/9ZHQX7HE"],"itemData":{"id":2091,"type":"article-journal","container-title":"Mitochondrial DNA","issue":"1","title":"The complete mitochondrial genome sequence of the Tibetan wolf (Canis lupus laniger):","URL":"https://www.tandfonline.com/doi/abs/10.3109/19401736.2013.865181","volume":"27","author":[{"family":"Zhao","given":"Chao"},{"family":"Zhang","given":"H"},{"family":"Zhang","given":"J."},{"family":"Chen","given":"L."},{"family":"Sha","given":"Weilai"},{"family":"Yang","given":"X."},{"family":"Liu","given":"Guangshuai"}],"accessed":{"date-parts":[["2019",5,15]]},"issued":{"date-parts":[["201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Zhao et al., 2013</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253C5198"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The complete mitochondrial genome sequence of the Tibetan wolf (</w:t>
            </w:r>
            <w:r w:rsidRPr="00BC70CF">
              <w:rPr>
                <w:rFonts w:ascii="Times New Roman" w:eastAsia="Times New Roman" w:hAnsi="Times New Roman" w:cs="Times New Roman"/>
                <w:i/>
                <w:iCs/>
                <w:color w:val="000000"/>
                <w:sz w:val="24"/>
                <w:szCs w:val="24"/>
                <w:lang w:eastAsia="en-GB"/>
              </w:rPr>
              <w:t>Canis lupus laniger)</w:t>
            </w:r>
          </w:p>
        </w:tc>
        <w:tc>
          <w:tcPr>
            <w:tcW w:w="2073" w:type="dxa"/>
            <w:tcBorders>
              <w:top w:val="nil"/>
              <w:left w:val="nil"/>
              <w:bottom w:val="single" w:sz="8" w:space="0" w:color="auto"/>
              <w:right w:val="single" w:sz="8" w:space="0" w:color="auto"/>
            </w:tcBorders>
            <w:shd w:val="clear" w:color="auto" w:fill="auto"/>
            <w:noWrap/>
            <w:vAlign w:val="center"/>
            <w:hideMark/>
          </w:tcPr>
          <w:p w14:paraId="16130884"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laniger</w:t>
            </w:r>
          </w:p>
        </w:tc>
        <w:tc>
          <w:tcPr>
            <w:tcW w:w="2126" w:type="dxa"/>
            <w:tcBorders>
              <w:top w:val="nil"/>
              <w:left w:val="nil"/>
              <w:bottom w:val="single" w:sz="8" w:space="0" w:color="auto"/>
              <w:right w:val="single" w:sz="8" w:space="0" w:color="auto"/>
            </w:tcBorders>
            <w:shd w:val="clear" w:color="auto" w:fill="auto"/>
            <w:noWrap/>
            <w:vAlign w:val="center"/>
            <w:hideMark/>
          </w:tcPr>
          <w:p w14:paraId="733A70B0"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 (Tibet)</w:t>
            </w:r>
          </w:p>
        </w:tc>
      </w:tr>
      <w:tr w:rsidR="006F7BCD" w:rsidRPr="00BC70CF" w14:paraId="29FCA47B"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7DD60AF6" w14:textId="607D2426" w:rsidR="00C660DE" w:rsidRPr="00BC70CF" w:rsidRDefault="00C660DE"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5EKbbD3L","properties":{"formattedCitation":"(Zhang and Chen, 2010)","plainCitation":"(Zhang and Chen, 2010)","dontUpdate":true,"noteIndex":0},"citationItems":[{"id":2675,"uris":["http://zotero.org/users/2793828/items/BYF367IS"],"uri":["http://zotero.org/users/2793828/items/BYF367IS"],"itemData":{"id":2675,"type":"article-journal","abstract":"The aim of this study was to describe the microbial communities in the distal gut of wild wolves (Canis lupus). Fecal samples were collected from three healthy unrelated adult wolves captured at the nearby of Dalai Lake Nature Reserve in Inner Mongolia of China. The diversity of fecal bacteria was investigated by constructing PCR-amplified 16S rRNA gene clone libraries using the universal bacterial primers 27 F and 1493 R. A total of 307 non-chimeric near-full-length 16S rRNA gene sequences were analyzed and 65 non-redundant bacteria phylotypes (operational taxonomical units, OTUs) were identified. Seventeen OTUs (26%) showed less than 98% sequence similarity to 16S rRNA gene sequences were reported previously. Five different bacterial phyla were identified, with the majority of OTUs being classified within the phylum Firmicutes (60%), followed by Bacteroidetes (16.9%), Proteobacteria (9.2%), Fusobacteria (9.2%) and Actinobacteria (4.6%). The majority of clones fell within the order Clostridiales (53.8% of OTUs). It was predominantly affiliated with five families: Lachnospiraceae was the most diverse bacterial family in this order, followed by Ruminococcaceae, Clostridiaceae, Peptococcaceae and Peptostreptococcaceae.","container-title":"Molecular Biology Reports","DOI":"10.1007/s11033-010-0060-z","ISSN":"1573-4978","issue":"8","journalAbbreviation":"Mol Biol Rep","language":"en","page":"4013-4022","source":"Springer Link","title":"Phylogenetic analysis of 16S rRNA gene sequences reveals distal gut bacterial diversity in wild wolves (Canis lupus)","volume":"37","author":[{"family":"Zhang","given":"Honghai"},{"family":"Chen","given":"Lei"}],"issued":{"date-parts":[["2010",1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Zhang and Chen, 2010</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176F7083"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Phylogenetic analysis of 16S rRNA gene sequences reveals distal gut bacterial diversity in wild wolves (</w:t>
            </w:r>
            <w:r w:rsidRPr="00BC70CF">
              <w:rPr>
                <w:rFonts w:ascii="Times New Roman" w:eastAsia="Times New Roman" w:hAnsi="Times New Roman" w:cs="Times New Roman"/>
                <w:i/>
                <w:iCs/>
                <w:color w:val="000000"/>
                <w:sz w:val="24"/>
                <w:szCs w:val="24"/>
                <w:lang w:eastAsia="en-GB"/>
              </w:rPr>
              <w:t>Canis lupus</w:t>
            </w:r>
            <w:r w:rsidRPr="00BC70CF">
              <w:rPr>
                <w:rFonts w:ascii="Times New Roman" w:eastAsia="Times New Roman" w:hAnsi="Times New Roman" w:cs="Times New Roman"/>
                <w:color w:val="000000"/>
                <w:sz w:val="24"/>
                <w:szCs w:val="24"/>
                <w:lang w:eastAsia="en-GB"/>
              </w:rPr>
              <w:t>)</w:t>
            </w:r>
          </w:p>
        </w:tc>
        <w:tc>
          <w:tcPr>
            <w:tcW w:w="2073" w:type="dxa"/>
            <w:tcBorders>
              <w:top w:val="nil"/>
              <w:left w:val="nil"/>
              <w:bottom w:val="single" w:sz="8" w:space="0" w:color="auto"/>
              <w:right w:val="single" w:sz="8" w:space="0" w:color="auto"/>
            </w:tcBorders>
            <w:shd w:val="clear" w:color="auto" w:fill="auto"/>
            <w:noWrap/>
            <w:vAlign w:val="center"/>
            <w:hideMark/>
          </w:tcPr>
          <w:p w14:paraId="293C0FDB"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hideMark/>
          </w:tcPr>
          <w:p w14:paraId="00391C3B"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 (Inner Mongolia)</w:t>
            </w:r>
          </w:p>
        </w:tc>
      </w:tr>
      <w:tr w:rsidR="006F7BCD" w:rsidRPr="00BC70CF" w14:paraId="35000267"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5C3EBA21" w14:textId="0B20E168" w:rsidR="0083038F" w:rsidRPr="00BC70CF" w:rsidRDefault="0083038F"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2AQvv33q","properties":{"formattedCitation":"(Zhao et al., 2013)","plainCitation":"(Zhao et al., 2013)","dontUpdate":true,"noteIndex":0},"citationItems":[{"id":2091,"uris":["http://zotero.org/users/2793828/items/9ZHQX7HE"],"uri":["http://zotero.org/users/2793828/items/9ZHQX7HE"],"itemData":{"id":2091,"type":"article-journal","container-title":"Mitochondrial DNA","issue":"1","title":"The complete mitochondrial genome sequence of the Tibetan wolf (Canis lupus laniger):","URL":"https://www.tandfonline.com/doi/abs/10.3109/19401736.2013.865181","volume":"27","author":[{"family":"Zhao","given":"Chao"},{"family":"Zhang","given":"H"},{"family":"Zhang","given":"J."},{"family":"Chen","given":"L."},{"family":"Sha","given":"Weilai"},{"family":"Yang","given":"X."},{"family":"Liu","given":"Guangshuai"}],"accessed":{"date-parts":[["2019",5,15]]},"issued":{"date-parts":[["201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Zhao et al., 2013</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6D777C19"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The complete mitochondrial genome of Chinese </w:t>
            </w:r>
            <w:proofErr w:type="spellStart"/>
            <w:r w:rsidRPr="00BC70CF">
              <w:rPr>
                <w:rFonts w:ascii="Times New Roman" w:eastAsia="Times New Roman" w:hAnsi="Times New Roman" w:cs="Times New Roman"/>
                <w:color w:val="000000"/>
                <w:sz w:val="24"/>
                <w:szCs w:val="24"/>
                <w:lang w:eastAsia="en-GB"/>
              </w:rPr>
              <w:t>Shinjang</w:t>
            </w:r>
            <w:proofErr w:type="spellEnd"/>
            <w:r w:rsidRPr="00BC70CF">
              <w:rPr>
                <w:rFonts w:ascii="Times New Roman" w:eastAsia="Times New Roman" w:hAnsi="Times New Roman" w:cs="Times New Roman"/>
                <w:color w:val="000000"/>
                <w:sz w:val="24"/>
                <w:szCs w:val="24"/>
                <w:lang w:eastAsia="en-GB"/>
              </w:rPr>
              <w:t xml:space="preserve"> wolf</w:t>
            </w:r>
          </w:p>
        </w:tc>
        <w:tc>
          <w:tcPr>
            <w:tcW w:w="2073" w:type="dxa"/>
            <w:tcBorders>
              <w:top w:val="nil"/>
              <w:left w:val="nil"/>
              <w:bottom w:val="single" w:sz="8" w:space="0" w:color="auto"/>
              <w:right w:val="single" w:sz="8" w:space="0" w:color="auto"/>
            </w:tcBorders>
            <w:shd w:val="clear" w:color="auto" w:fill="auto"/>
            <w:noWrap/>
            <w:vAlign w:val="center"/>
            <w:hideMark/>
          </w:tcPr>
          <w:p w14:paraId="1BE0AB71"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desertorum</w:t>
            </w:r>
          </w:p>
        </w:tc>
        <w:tc>
          <w:tcPr>
            <w:tcW w:w="2126" w:type="dxa"/>
            <w:tcBorders>
              <w:top w:val="nil"/>
              <w:left w:val="nil"/>
              <w:bottom w:val="single" w:sz="8" w:space="0" w:color="auto"/>
              <w:right w:val="single" w:sz="8" w:space="0" w:color="auto"/>
            </w:tcBorders>
            <w:shd w:val="clear" w:color="auto" w:fill="auto"/>
            <w:noWrap/>
            <w:vAlign w:val="center"/>
            <w:hideMark/>
          </w:tcPr>
          <w:p w14:paraId="151DD84F"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hina (Xinjiang)</w:t>
            </w:r>
          </w:p>
        </w:tc>
      </w:tr>
      <w:tr w:rsidR="006F7BCD" w:rsidRPr="00BC70CF" w14:paraId="3F1F16DF"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13E1132C" w14:textId="76B80FFA" w:rsidR="006F479E" w:rsidRPr="00BC70CF" w:rsidRDefault="006F479E"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C0HCHViH","properties":{"formattedCitation":"(\\uc0\\u193{}lvares et al., 2019)","plainCitation":"(Álvares et al., 2019)","dontUpdate":true,"noteIndex":0},"citationItems":[{"id":2136,"uris":["http://zotero.org/users/2793828/items/LJWVT8FI"],"uri":["http://zotero.org/users/2793828/items/LJWVT8FI"],"itemData":{"id":2136,"type":"article-journal","container-title":"Canid Biology &amp; Conservation","DOI":"http://www.canids.org/Old_world_canis_taxonomy_workshop.pdf.","note":"CIBIO, Vairão, Portugal","title":"Old World Canis spp. with taxonomic ambiguity: Workshop conclusions and recommendations. CIBIO, Vairão, Portugal, May 2019","author":[{"family":"Álvares","given":"Francisco"},{"family":"Bogdanowicz","given":"Wieslaw"},{"family":"Campbell","given":"L. A. D."},{"family":"Hatlauf","given":"Jennifer"},{"family":"Godinho","given":"R."},{"family":"Jhala","given":"Yadrendradev V."},{"family":"Kitchener","given":"A. C."},{"family":"Koepfli","given":"Klaus-Peter"},{"family":"Krofel","given":"Miha"},{"family":"Moehlman","given":"P.D."},{"family":"Senn","given":"Helen"},{"family":"Sillero-Zubiri","given":"Claudio"},{"family":"Viranta","given":"Suvi"},{"family":"Werhahn","given":"Geraldine"}],"issued":{"date-parts":[["2019"]]}}}],"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Álvares et al., 201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3CA92C2B" w14:textId="7F662CC2"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hAnsi="Times New Roman" w:cs="Times New Roman"/>
                <w:sz w:val="24"/>
                <w:szCs w:val="24"/>
              </w:rPr>
              <w:t>Old World Canis spp. with taxonomic ambiguity: Workshop conclusions and recommendations.</w:t>
            </w:r>
          </w:p>
        </w:tc>
        <w:tc>
          <w:tcPr>
            <w:tcW w:w="2073" w:type="dxa"/>
            <w:tcBorders>
              <w:top w:val="nil"/>
              <w:left w:val="nil"/>
              <w:bottom w:val="single" w:sz="8" w:space="0" w:color="auto"/>
              <w:right w:val="single" w:sz="8" w:space="0" w:color="auto"/>
            </w:tcBorders>
            <w:shd w:val="clear" w:color="auto" w:fill="auto"/>
            <w:vAlign w:val="center"/>
          </w:tcPr>
          <w:p w14:paraId="41103567" w14:textId="0DCFFAFA"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w:t>
            </w:r>
          </w:p>
        </w:tc>
        <w:tc>
          <w:tcPr>
            <w:tcW w:w="2126" w:type="dxa"/>
            <w:tcBorders>
              <w:top w:val="nil"/>
              <w:left w:val="nil"/>
              <w:bottom w:val="single" w:sz="8" w:space="0" w:color="auto"/>
              <w:right w:val="single" w:sz="8" w:space="0" w:color="auto"/>
            </w:tcBorders>
            <w:shd w:val="clear" w:color="auto" w:fill="auto"/>
            <w:vAlign w:val="center"/>
          </w:tcPr>
          <w:p w14:paraId="25DD8AB5" w14:textId="6FDA1B30"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Eurasia</w:t>
            </w:r>
          </w:p>
        </w:tc>
      </w:tr>
      <w:tr w:rsidR="006F7BCD" w:rsidRPr="00BC70CF" w14:paraId="30BFCD63"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5C68E9A1" w14:textId="4DA6189A" w:rsidR="006F7BCD" w:rsidRPr="00BC70CF" w:rsidRDefault="006F479E"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faofv7zk","properties":{"formattedCitation":"(Hennelly et al., 2017)","plainCitation":"(Hennelly et al., 2017)","dontUpdate":true,"noteIndex":0},"citationItems":[{"id":804,"uris":["http://zotero.org/users/2793828/items/6KP2LS23"],"uri":["http://zotero.org/users/2793828/items/6KP2LS23"],"itemData":{"id":804,"type":"article-journal","collection-title":"Current Zoology","title":"Howl variation across Himalayan, North African, Indian, and Holarctic wolf clades: tracing divergence in the world’s oldest  wolf lineages using acoustics","author":[{"family":"Hennelly","given":"L."},{"family":"Habib","given":"B."},{"family":"Root-Gutteridge","given":"H."},{"family":"Palacios","given":"V."},{"family":"Passilongo","given":"D."}],"issued":{"date-parts":[["2017"]]}}}],"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Hennelly et al., 201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3FD7B8E1"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Howl variation across Himalayan, North African, Indian, and Holarctic wolf clades: tracing divergence in the world’s oldest wolf lineages using acoustics</w:t>
            </w:r>
          </w:p>
        </w:tc>
        <w:tc>
          <w:tcPr>
            <w:tcW w:w="2073" w:type="dxa"/>
            <w:tcBorders>
              <w:top w:val="nil"/>
              <w:left w:val="nil"/>
              <w:bottom w:val="single" w:sz="8" w:space="0" w:color="auto"/>
              <w:right w:val="single" w:sz="8" w:space="0" w:color="auto"/>
            </w:tcBorders>
            <w:shd w:val="clear" w:color="auto" w:fill="auto"/>
            <w:vAlign w:val="center"/>
            <w:hideMark/>
          </w:tcPr>
          <w:p w14:paraId="51DC5F16"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 C. l. pallipes, C. l. lupaster, C. l. chanco</w:t>
            </w:r>
          </w:p>
        </w:tc>
        <w:tc>
          <w:tcPr>
            <w:tcW w:w="2126" w:type="dxa"/>
            <w:tcBorders>
              <w:top w:val="nil"/>
              <w:left w:val="nil"/>
              <w:bottom w:val="single" w:sz="8" w:space="0" w:color="auto"/>
              <w:right w:val="single" w:sz="8" w:space="0" w:color="auto"/>
            </w:tcBorders>
            <w:shd w:val="clear" w:color="auto" w:fill="auto"/>
            <w:vAlign w:val="center"/>
            <w:hideMark/>
          </w:tcPr>
          <w:p w14:paraId="0E38B68C"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Eurasia</w:t>
            </w:r>
          </w:p>
        </w:tc>
      </w:tr>
      <w:tr w:rsidR="00952CD5" w:rsidRPr="00BC70CF" w14:paraId="77DA1029"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2CF90B5E" w14:textId="4FE1242B" w:rsidR="00952CD5" w:rsidRPr="00BC70CF" w:rsidRDefault="00EF4D78"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F37003" w:rsidRPr="00BC70CF">
              <w:rPr>
                <w:rFonts w:ascii="Times New Roman" w:eastAsia="Times New Roman" w:hAnsi="Times New Roman" w:cs="Times New Roman"/>
                <w:color w:val="000000"/>
                <w:sz w:val="24"/>
                <w:szCs w:val="24"/>
                <w:lang w:eastAsia="en-GB"/>
              </w:rPr>
              <w:instrText xml:space="preserve"> ADDIN ZOTERO_ITEM CSL_CITATION {"citationID":"I1owtdSY","properties":{"formattedCitation":"(Hennelly et al., 2021)","plainCitation":"(Hennelly et al., 2021)","dontUpdate":true,"noteIndex":0},"citationItems":[{"id":2772,"uris":["http://zotero.org/users/2793828/items/GMYR4K4L"],"uri":["http://zotero.org/users/2793828/items/GMYR4K4L"],"itemData":{"id":2772,"type":"article-journal","abstract":"The grey wolf (Canis lupus) expanded its range across Holarctic regions during the late Pleistocene. Consequently, most grey wolves share recent (&lt;100,000 years ago) maternal origins corresponding to a widespread Holarctic clade. However, two deeply divergent (200,000–700,000 years ago) mitochondrial clades are restricted, respectively, to the Indian subcontinent and the Tibetan Plateau, where remaining wolves are endangered. No genome-wide analysis had previously included wolves corresponding to the mitochondrial Indian clade or attempted to parse gene flow and phylogeny. We sequenced four Indian and two Tibetan wolves and included 31 additional canid genomes to resolve the phylogenomic history of grey wolves. Genomic analyses revealed Indian and Tibetan wolves to be distinct from each other and from broadly distributed wolf populations corresponding to the mitochondrial Holarctic clade. Despite gene flow, which was reflected disproportionately in high-recombination regions of the genome, analyses revealed Indian and Tibetan wolves to be basal to Holarctic grey wolves, in agreement with the mitochondrial phylogeny. In contrast to mitochondrial DNA, however, genomic findings suggest the possibility that the Indian wolf could be basal to the Tibetan wolf, a discordance potentially reflecting selection on the mitochondrial genome. Together, these findings imply that southern regions of Asia have been important centers for grey wolf evolution and that Indian and Tibetan wolves represent evolutionary significant units (ESUs). Further study is needed to assess whether these ESUs warrant recognition as distinct species. This question is especially urgent regarding the Indian wolf, which represents one of the world's most endangered wolf populations.","container-title":"Molecular Ecology","DOI":"10.1111/mec.16127","ISSN":"1365-294X","issue":"n/a","language":"en","note":"_eprint: https://onlinelibrary.wiley.com/doi/pdf/10.1111/mec.16127","source":"Wiley Online Library","title":"Ancient divergence of Indian and Tibetan wolves revealed by recombination-aware phylogenomics","URL":"https://onlinelibrary.wiley.com/doi/abs/10.1111/mec.16127","volume":"n/a","author":[{"family":"Hennelly","given":"Lauren M."},{"family":"Habib","given":"Bilal"},{"family":"Modi","given":"Shrushti"},{"family":"Rueness","given":"Eli K."},{"family":"Gaubert","given":"Philippe"},{"family":"Sacks","given":"Benjamin N."}],"accessed":{"date-parts":[["2021",9,3]]},"issued":{"date-parts":[["20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00411A7A" w:rsidRPr="00BC70CF">
              <w:rPr>
                <w:rFonts w:ascii="Times New Roman" w:hAnsi="Times New Roman" w:cs="Times New Roman"/>
                <w:sz w:val="24"/>
                <w:szCs w:val="24"/>
              </w:rPr>
              <w:t>Hennelly et al. 2021</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54AA046F" w14:textId="275DD8EA" w:rsidR="0027096A" w:rsidRPr="00BC70CF" w:rsidRDefault="0027096A" w:rsidP="0027096A">
            <w:pPr>
              <w:shd w:val="clear" w:color="auto" w:fill="FFFFFF"/>
              <w:spacing w:before="120" w:after="120" w:line="240" w:lineRule="auto"/>
              <w:outlineLvl w:val="0"/>
              <w:rPr>
                <w:rFonts w:ascii="Times New Roman" w:eastAsia="Times New Roman" w:hAnsi="Times New Roman" w:cs="Times New Roman"/>
                <w:color w:val="1C1D1E"/>
                <w:kern w:val="36"/>
                <w:sz w:val="24"/>
                <w:szCs w:val="24"/>
                <w:lang w:eastAsia="en-GB"/>
              </w:rPr>
            </w:pPr>
            <w:r w:rsidRPr="00BC70CF">
              <w:rPr>
                <w:rFonts w:ascii="Times New Roman" w:eastAsia="Times New Roman" w:hAnsi="Times New Roman" w:cs="Times New Roman"/>
                <w:color w:val="1C1D1E"/>
                <w:kern w:val="36"/>
                <w:sz w:val="24"/>
                <w:szCs w:val="24"/>
                <w:lang w:eastAsia="en-GB"/>
              </w:rPr>
              <w:t xml:space="preserve">Ancient divergence of Indian and Tibetan wolves revealed by recombination-aware </w:t>
            </w:r>
            <w:proofErr w:type="spellStart"/>
            <w:r w:rsidRPr="00BC70CF">
              <w:rPr>
                <w:rFonts w:ascii="Times New Roman" w:eastAsia="Times New Roman" w:hAnsi="Times New Roman" w:cs="Times New Roman"/>
                <w:color w:val="1C1D1E"/>
                <w:kern w:val="36"/>
                <w:sz w:val="24"/>
                <w:szCs w:val="24"/>
                <w:lang w:eastAsia="en-GB"/>
              </w:rPr>
              <w:t>phylogenomics</w:t>
            </w:r>
            <w:proofErr w:type="spellEnd"/>
            <w:r w:rsidRPr="00BC70CF">
              <w:rPr>
                <w:rFonts w:ascii="Times New Roman" w:eastAsia="Times New Roman" w:hAnsi="Times New Roman" w:cs="Times New Roman"/>
                <w:color w:val="000000"/>
                <w:sz w:val="24"/>
                <w:szCs w:val="24"/>
                <w:lang w:eastAsia="en-GB"/>
              </w:rPr>
              <w:t xml:space="preserve"> </w:t>
            </w:r>
          </w:p>
          <w:p w14:paraId="6935EF96" w14:textId="77777777" w:rsidR="00952CD5" w:rsidRPr="00BC70CF" w:rsidRDefault="00952CD5" w:rsidP="006F7BCD">
            <w:pPr>
              <w:spacing w:after="0" w:line="240" w:lineRule="auto"/>
              <w:rPr>
                <w:rFonts w:ascii="Times New Roman" w:eastAsia="Times New Roman" w:hAnsi="Times New Roman" w:cs="Times New Roman"/>
                <w:color w:val="000000"/>
                <w:sz w:val="24"/>
                <w:szCs w:val="24"/>
                <w:lang w:eastAsia="en-GB"/>
              </w:rPr>
            </w:pPr>
          </w:p>
        </w:tc>
        <w:tc>
          <w:tcPr>
            <w:tcW w:w="2073" w:type="dxa"/>
            <w:tcBorders>
              <w:top w:val="nil"/>
              <w:left w:val="nil"/>
              <w:bottom w:val="single" w:sz="8" w:space="0" w:color="auto"/>
              <w:right w:val="single" w:sz="8" w:space="0" w:color="auto"/>
            </w:tcBorders>
            <w:shd w:val="clear" w:color="auto" w:fill="auto"/>
            <w:vAlign w:val="center"/>
          </w:tcPr>
          <w:p w14:paraId="5535308C" w14:textId="5D786C28" w:rsidR="00952CD5" w:rsidRPr="00BC70CF" w:rsidRDefault="000A0096"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pallipes, C. l. chanco</w:t>
            </w:r>
          </w:p>
        </w:tc>
        <w:tc>
          <w:tcPr>
            <w:tcW w:w="2126" w:type="dxa"/>
            <w:tcBorders>
              <w:top w:val="nil"/>
              <w:left w:val="nil"/>
              <w:bottom w:val="single" w:sz="8" w:space="0" w:color="auto"/>
              <w:right w:val="single" w:sz="8" w:space="0" w:color="auto"/>
            </w:tcBorders>
            <w:shd w:val="clear" w:color="auto" w:fill="auto"/>
            <w:vAlign w:val="center"/>
          </w:tcPr>
          <w:p w14:paraId="749449A4" w14:textId="4FCA3BC7" w:rsidR="00952CD5" w:rsidRPr="00BC70CF" w:rsidRDefault="000A0096"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Eurasia</w:t>
            </w:r>
          </w:p>
        </w:tc>
      </w:tr>
      <w:tr w:rsidR="006F7BCD" w:rsidRPr="00BC70CF" w14:paraId="5BBE3853"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6808C041" w14:textId="7B0CEED8" w:rsidR="006F7BCD" w:rsidRPr="00BC70CF" w:rsidRDefault="00EE05D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lastRenderedPageBreak/>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JKR9p6fT","properties":{"formattedCitation":"(Ledoux and Boudadi-Maligne, 2015)","plainCitation":"(Ledoux and Boudadi-Maligne, 2015)","dontUpdate":true,"noteIndex":0},"citationItems":[{"id":2340,"uris":["http://zotero.org/users/2793828/items/72R6JUJD"],"uri":["http://zotero.org/users/2793828/items/72R6JUJD"],"itemData":{"id":2340,"type":"article-journal","abstract":"Apart from exceptional cases, such as Laetoli, Koobi Fora or Happisburgh hominin trackways (Behrensmeyer and Laporte, 1981, Bennett et al., 2009, Raichlen et al., 2010, Ashton et al., 2014, Bennett and Morse, 2014), tracks are often underestimated in prehistoric research, particularly in cave contexts, despite their representing rich sources of behavioural and taphonomic information. The analysis of human and animal tracks in archaeological contexts can help to both untangle the chronology of cave occupations and identify the animal species who frequented different sites. Here we focus on differentiating large dog and wolf tracks that are very similar in both appearance and size. We use a large sample of 36 modern prints from two wolf subspecies (Canis lupus lupus and Canis lupus albus) and 106 dog tracks belonging to seven breeds (Beauceron, German Shepherd, Bernese Mountain Dog, Czechoslovakian Wolfdog, Great Dane, Siberian Husky and Rottweiler). This study uses an approach combining statistical analyses and geometric morphometrics (Berge et al., 2006, Bennett et al., 2009). Our results shed new light on the still unidentified canid tracks accompanying human footprints documented at Chauvet Cave in the Ardèche region of southern France (Clottes, 2001) and have important implications for current debates surrounding the timing of wolf domestication in Western Europe and prehistoric ichnology in general.","container-title":"Journal of Archaeological Science","DOI":"10.1016/j.jas.2015.04.020","ISSN":"0305-4403","journalAbbreviation":"Journal of Archaeological Science","page":"25-35","source":"ScienceDirect","title":"The contribution of geometric morphometric analysis to prehistoric ichnology: the example of large canid tracks and their implication for the debate concerning wolf domestication","title-short":"The contribution of geometric morphometric analysis to prehistoric ichnology","volume":"61","author":[{"family":"Ledoux","given":"Lysianna"},{"family":"Boudadi-Maligne","given":"Myriam"}],"issued":{"date-parts":[["2015",9,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Ledoux and Boudadi-Maligne, 2015</w:t>
            </w:r>
            <w:r w:rsidRPr="00BC70CF">
              <w:rPr>
                <w:rFonts w:ascii="Times New Roman" w:eastAsia="Times New Roman" w:hAnsi="Times New Roman" w:cs="Times New Roman"/>
                <w:color w:val="000000"/>
                <w:sz w:val="24"/>
                <w:szCs w:val="24"/>
                <w:lang w:eastAsia="en-GB"/>
              </w:rPr>
              <w:fldChar w:fldCharType="end"/>
            </w:r>
            <w:r w:rsidR="006F7BCD" w:rsidRPr="00BC70CF">
              <w:rPr>
                <w:rFonts w:ascii="Times New Roman" w:eastAsia="Times New Roman" w:hAnsi="Times New Roman" w:cs="Times New Roman"/>
                <w:color w:val="000000"/>
                <w:sz w:val="24"/>
                <w:szCs w:val="24"/>
                <w:lang w:eastAsia="en-GB"/>
              </w:rPr>
              <w:t xml:space="preserve"> </w:t>
            </w:r>
          </w:p>
          <w:p w14:paraId="32DD414F" w14:textId="6651B7E5" w:rsidR="00EE05DD" w:rsidRPr="00BC70CF" w:rsidRDefault="00EE05DD" w:rsidP="006F7BCD">
            <w:pPr>
              <w:spacing w:after="0" w:line="240" w:lineRule="auto"/>
              <w:rPr>
                <w:rFonts w:ascii="Times New Roman" w:eastAsia="Times New Roman" w:hAnsi="Times New Roman" w:cs="Times New Roman"/>
                <w:color w:val="000000"/>
                <w:sz w:val="24"/>
                <w:szCs w:val="24"/>
                <w:lang w:eastAsia="en-GB"/>
              </w:rPr>
            </w:pPr>
          </w:p>
        </w:tc>
        <w:tc>
          <w:tcPr>
            <w:tcW w:w="8115" w:type="dxa"/>
            <w:tcBorders>
              <w:top w:val="nil"/>
              <w:left w:val="nil"/>
              <w:bottom w:val="single" w:sz="8" w:space="0" w:color="auto"/>
              <w:right w:val="single" w:sz="8" w:space="0" w:color="auto"/>
            </w:tcBorders>
            <w:shd w:val="clear" w:color="auto" w:fill="auto"/>
            <w:noWrap/>
            <w:vAlign w:val="center"/>
          </w:tcPr>
          <w:p w14:paraId="6D1F4525" w14:textId="5A365746"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333333"/>
                <w:sz w:val="24"/>
                <w:szCs w:val="24"/>
                <w:lang w:eastAsia="en-GB"/>
              </w:rPr>
              <w:t>The contribution of geometric morphometric analysis to prehistoric ichnology: the example of large canid tracks and their implication for the debate concerning wolf domestication</w:t>
            </w:r>
          </w:p>
        </w:tc>
        <w:tc>
          <w:tcPr>
            <w:tcW w:w="2073" w:type="dxa"/>
            <w:tcBorders>
              <w:top w:val="nil"/>
              <w:left w:val="nil"/>
              <w:bottom w:val="single" w:sz="8" w:space="0" w:color="auto"/>
              <w:right w:val="single" w:sz="8" w:space="0" w:color="auto"/>
            </w:tcBorders>
            <w:shd w:val="clear" w:color="auto" w:fill="auto"/>
            <w:vAlign w:val="center"/>
          </w:tcPr>
          <w:p w14:paraId="63AC874A" w14:textId="71BEF49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lbus</w:t>
            </w:r>
          </w:p>
        </w:tc>
        <w:tc>
          <w:tcPr>
            <w:tcW w:w="2126" w:type="dxa"/>
            <w:tcBorders>
              <w:top w:val="nil"/>
              <w:left w:val="nil"/>
              <w:bottom w:val="single" w:sz="8" w:space="0" w:color="auto"/>
              <w:right w:val="single" w:sz="8" w:space="0" w:color="auto"/>
            </w:tcBorders>
            <w:shd w:val="clear" w:color="auto" w:fill="auto"/>
            <w:vAlign w:val="center"/>
          </w:tcPr>
          <w:p w14:paraId="6CCEFC9E" w14:textId="45BA2EBB"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Eurasia</w:t>
            </w:r>
          </w:p>
        </w:tc>
      </w:tr>
      <w:tr w:rsidR="006F7BCD" w:rsidRPr="00BC70CF" w14:paraId="0706F151"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49370F1A" w14:textId="666AE03B" w:rsidR="00E631BD" w:rsidRPr="00BC70CF" w:rsidRDefault="00E631B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AcCSNRor","properties":{"formattedCitation":"(Sotnikova and Rook, 2010)","plainCitation":"(Sotnikova and Rook, 2010)","dontUpdate":true,"noteIndex":0},"citationItems":[{"id":82,"uris":["http://zotero.org/users/2793828/items/IVJP7IIV"],"uri":["http://zotero.org/users/2793828/items/IVJP7IIV"],"itemData":{"id":82,"type":"article-journal","abstract":"An analysis of the taxonomy and distribution of the Mio–Pliocene and Pleistocene Eucyon-like and Canis-like canids of the tribe Canini of Eurasia was performed, with a description of several fossils from the Late Miocene and Early Pliocene of Asia. The changes in the assemblages of the Canini generally coincided with the most significant Eurasian faunal turnovers, but the European and Asian diversities of the Canini peaked asynchronously. In the Late Miocene, a wide expansion of the genus Eucyon to the Old World took place, being designated here as the “Eucyon event”. The diversity of Eucyon-like Canini peaked at the beginning of the Early Pliocene in Asia and at the end of the Early Pliocene in Europe. The wolf-sized species of the Canis group made their first appearance in Eurasia in the Middle Pliocene, (the “Canis event”). The peak of their diversity occurred in the Late Pliocene in Asia and at the beginning of the Early Pleistocene in Europe. At the end of the Pliocene, Eucyon and Eucyon-like canids completely went extinct in Eurasia. The diversity of the Canis group appreciably decreased by the end of the Early to Middle Pleistocene being limited by the occurrence of small wolves of the Canis mosbachensis–Canis variabilis group and large hypercarnivorous Canis (Xenocyon) lycaonoides in Eurasia. The true gray wolves made their appearance at the end of the Middle Pleistocene at about 0.5–0.3 Ma.","collection-title":"Quaternary Changes of Mammalian Communities Across and Between Continents","container-title":"Quaternary International","DOI":"10.1016/j.quaint.2009.06.008","ISSN":"1040-6182","issue":"2","journalAbbreviation":"Quaternary International","page":"86-97","source":"ScienceDirect","title":"Dispersal of the Canini (Mammalia, Canidae: Caninae) across Eurasia during the Late Miocene to Early Pleistocene","title-short":"Dispersal of the Canini (Mammalia, Canidae","volume":"212","author":[{"family":"Sotnikova","given":"M."},{"family":"Rook","given":"L."}],"issued":{"date-parts":[["2010",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otnikova and Rook, 2010</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604B44DD" w14:textId="77777777" w:rsidR="006F7BCD" w:rsidRPr="00BC70CF" w:rsidRDefault="006F7BCD" w:rsidP="006F7BCD">
            <w:pPr>
              <w:spacing w:after="0" w:line="240" w:lineRule="auto"/>
              <w:rPr>
                <w:rFonts w:ascii="Times New Roman" w:eastAsia="Times New Roman" w:hAnsi="Times New Roman" w:cs="Times New Roman"/>
                <w:color w:val="505050"/>
                <w:sz w:val="24"/>
                <w:szCs w:val="24"/>
                <w:lang w:eastAsia="en-GB"/>
              </w:rPr>
            </w:pPr>
            <w:r w:rsidRPr="00BC70CF">
              <w:rPr>
                <w:rFonts w:ascii="Times New Roman" w:eastAsia="Times New Roman" w:hAnsi="Times New Roman" w:cs="Times New Roman"/>
                <w:sz w:val="24"/>
                <w:szCs w:val="24"/>
                <w:lang w:eastAsia="en-GB"/>
              </w:rPr>
              <w:t>Dispersal of the Canini (Mammalia, Canidae: Caninae) across Eurasia during the Late Miocene to Early Pleistocene</w:t>
            </w:r>
          </w:p>
        </w:tc>
        <w:tc>
          <w:tcPr>
            <w:tcW w:w="2073" w:type="dxa"/>
            <w:tcBorders>
              <w:top w:val="nil"/>
              <w:left w:val="nil"/>
              <w:bottom w:val="single" w:sz="8" w:space="0" w:color="auto"/>
              <w:right w:val="single" w:sz="8" w:space="0" w:color="auto"/>
            </w:tcBorders>
            <w:shd w:val="clear" w:color="auto" w:fill="auto"/>
            <w:noWrap/>
            <w:vAlign w:val="center"/>
            <w:hideMark/>
          </w:tcPr>
          <w:p w14:paraId="429DCC1E"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hideMark/>
          </w:tcPr>
          <w:p w14:paraId="3AAC8213"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Eurasia</w:t>
            </w:r>
          </w:p>
        </w:tc>
      </w:tr>
      <w:tr w:rsidR="006F7BCD" w:rsidRPr="00BC70CF" w14:paraId="5C229A32"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30645ECF" w14:textId="748AD9BC" w:rsidR="00E631BD" w:rsidRPr="00BC70CF" w:rsidRDefault="00E631B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Ftj6X3uL","properties":{"formattedCitation":"(UNEP-WCMC., 2012)","plainCitation":"(UNEP-WCMC., 2012)","dontUpdate":true,"noteIndex":0},"citationItems":[{"id":2296,"uris":["http://zotero.org/users/2793828/items/8C2CBWD4"],"uri":["http://zotero.org/users/2793828/items/8C2CBWD4"],"itemData":{"id":2296,"type":"article","publisher":"A report to the European Commission. UNEP-WCMC, Cambridge.","title":"Fauna: new species and other taxonomic changes relating to species listed in the EC wildlife trade regulations.","author":[{"family":"UNEP-WCMC.","given":""}],"issued":{"date-parts":[["2012"]]}}}],"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UNEP-WCMC., 2012</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1595EF63"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Fauna: new species and other taxonomic changes relating to species listed in the EC wildlife trade regulations. A report to the European Commission.</w:t>
            </w:r>
          </w:p>
        </w:tc>
        <w:tc>
          <w:tcPr>
            <w:tcW w:w="2073" w:type="dxa"/>
            <w:tcBorders>
              <w:top w:val="nil"/>
              <w:left w:val="nil"/>
              <w:bottom w:val="single" w:sz="8" w:space="0" w:color="auto"/>
              <w:right w:val="single" w:sz="8" w:space="0" w:color="auto"/>
            </w:tcBorders>
            <w:shd w:val="clear" w:color="auto" w:fill="auto"/>
            <w:vAlign w:val="center"/>
            <w:hideMark/>
          </w:tcPr>
          <w:p w14:paraId="340D67AE"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vAlign w:val="center"/>
            <w:hideMark/>
          </w:tcPr>
          <w:p w14:paraId="014F5954"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Eurasia</w:t>
            </w:r>
          </w:p>
        </w:tc>
      </w:tr>
      <w:tr w:rsidR="006F7BCD" w:rsidRPr="00BC70CF" w14:paraId="03DAE32B" w14:textId="77777777" w:rsidTr="004E15F8">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36825039" w14:textId="197307FC" w:rsidR="006F7BCD" w:rsidRPr="00BC70CF" w:rsidRDefault="009640B4"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CRFURgKI","properties":{"formattedCitation":"(Agnarsson et al., 2010)","plainCitation":"(Agnarsson et al., 2010)","dontUpdate":true,"noteIndex":0},"citationItems":[{"id":2302,"uris":["http://zotero.org/users/2793828/items/RJHA42G6"],"uri":["http://zotero.org/users/2793828/items/RJHA42G6"],"itemData":{"id":2302,"type":"article-journal","abstract":"Phylogenies underpin comparative biology as high-utility tools to test evolutionary and biogeographic hypotheses, inform on conservation strategies, and reveal the age and evolutionary histories of traits and lineages. As tools, most powerful are those phylogenies that contain all, or nearly all, of the taxa of a given group. Despite their obvious utility, such phylogenies, other than summary ‘supertrees’, are currently lacking for most mammalian orders, including the order Carnivora. Carnivora consists of about 270 extant species including most of the world’s large terrestrial predators (e.g., the big cats, wolves, bears), as well as many of man’s favorite wild (panda, cheetah, tiger) and domesticated animals (dog, cat). Distributed globally, carnivores are highly diverse ecologically, having occupied all major habitat types on the planet and being diverse in traits such as sociality, communication, body/brain size, and foraging ecology. Thus, numerous studies continue to address comparative questions within the order, highlighting the need for a detailed species-level phylogeny. Here we present a phylogeny of Carnivora that increases taxon sampling density from 28% in the most detailed primary-data study to date, to 82% containing 243 taxa (222 extant species, 17 subspecies). In addition to extant species, we sampled four extinct species: American cheetah, saber-toothed cat, cave bear and the giant short-faced bear. Bayesian analysis of cytochrome b sequences data-mined from GenBank results in a phylogenetic hypothesis that is largely congruent with prior studies based on fewer taxa but more characters. We find support for the monophyly of Carnivora, its major division into Caniformia and Feliformia, and for all but one family within the order. The only exception is the placement of the kinkajou outside Procyonidae, however, prior studies have already cast doubt on its family placement. In contrast, at the subfamily and genus level, our results indicate numerous problems with current classification. Our results also propose new, controversial hypotheses, such as the possible placement of the red panda (Ailuridae) sister to canids (Canidae). Our results confirm previous findings suggesting that the dog was domesticated from the Eurasian wolf (Canis lupus lupus) and are congruent with the Near East domestication of the cat. In sum, this study presents the most detailed species-level phylogeny of Carnivora to date and a much needed tool for comparative studies of carnivoran species. To demonstrate one such use, we perform a phylogenetic analysis of evolutionary distinctiveness (EDGE), which can be used to help establish conservation priorities. According with those criteria, and under one of the many possible sets of parameters, the highest priority Carnivora species for conservation of evolutionary diversity include: monk seals, giant and red panda, giant otter, otter civet, Owston’s palm civet, sea otter, Liberian mongoose, spectacled bear, walrus, binturong, and the fossa.","container-title":"Molecular Phylogenetics and Evolution","DOI":"10.1016/j.ympev.2009.10.033","ISSN":"1055-7903","issue":"3","journalAbbreviation":"Molecular Phylogenetics and Evolution","page":"726-745","source":"ScienceDirect","title":"Dogs, cats, and kin: A molecular species-level phylogeny of Carnivora","title-short":"Dogs, cats, and kin","volume":"54","author":[{"family":"Agnarsson","given":"Ingi"},{"family":"Kuntner","given":"Matjaž"},{"family":"May-Collado","given":"Laura J."}],"issued":{"date-parts":[["2010",3,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Agnarsson et al., 2010</w:t>
            </w:r>
            <w:r w:rsidRPr="00BC70CF">
              <w:rPr>
                <w:rFonts w:ascii="Times New Roman" w:eastAsia="Times New Roman" w:hAnsi="Times New Roman" w:cs="Times New Roman"/>
                <w:color w:val="000000"/>
                <w:sz w:val="24"/>
                <w:szCs w:val="24"/>
                <w:lang w:eastAsia="en-GB"/>
              </w:rPr>
              <w:fldChar w:fldCharType="end"/>
            </w:r>
            <w:r w:rsidR="006F7BCD" w:rsidRPr="00BC70CF">
              <w:rPr>
                <w:rFonts w:ascii="Times New Roman" w:eastAsia="Times New Roman" w:hAnsi="Times New Roman" w:cs="Times New Roman"/>
                <w:color w:val="000000"/>
                <w:sz w:val="24"/>
                <w:szCs w:val="24"/>
                <w:lang w:eastAsia="en-GB"/>
              </w:rPr>
              <w:t xml:space="preserve"> </w:t>
            </w:r>
          </w:p>
        </w:tc>
        <w:tc>
          <w:tcPr>
            <w:tcW w:w="8115" w:type="dxa"/>
            <w:tcBorders>
              <w:top w:val="nil"/>
              <w:left w:val="nil"/>
              <w:bottom w:val="single" w:sz="8" w:space="0" w:color="auto"/>
              <w:right w:val="single" w:sz="8" w:space="0" w:color="auto"/>
            </w:tcBorders>
            <w:shd w:val="clear" w:color="auto" w:fill="auto"/>
            <w:noWrap/>
            <w:vAlign w:val="center"/>
          </w:tcPr>
          <w:p w14:paraId="404C7AC4" w14:textId="4AB21A41" w:rsidR="006F7BCD" w:rsidRPr="00BC70CF" w:rsidRDefault="006F7BCD" w:rsidP="006F7BCD">
            <w:pPr>
              <w:spacing w:after="0" w:line="240" w:lineRule="auto"/>
              <w:rPr>
                <w:rFonts w:ascii="Times New Roman" w:eastAsia="Times New Roman" w:hAnsi="Times New Roman" w:cs="Times New Roman"/>
                <w:color w:val="333333"/>
                <w:sz w:val="24"/>
                <w:szCs w:val="24"/>
                <w:lang w:eastAsia="en-GB"/>
              </w:rPr>
            </w:pPr>
            <w:r w:rsidRPr="00BC70CF">
              <w:rPr>
                <w:rFonts w:ascii="Times New Roman" w:eastAsia="Times New Roman" w:hAnsi="Times New Roman" w:cs="Times New Roman"/>
                <w:color w:val="000000"/>
                <w:sz w:val="24"/>
                <w:szCs w:val="24"/>
                <w:lang w:eastAsia="en-GB"/>
              </w:rPr>
              <w:t>Dogs, cats, and kin: A molecular species-level phylogeny of Carnivora</w:t>
            </w:r>
          </w:p>
        </w:tc>
        <w:tc>
          <w:tcPr>
            <w:tcW w:w="2073" w:type="dxa"/>
            <w:tcBorders>
              <w:top w:val="nil"/>
              <w:left w:val="nil"/>
              <w:bottom w:val="single" w:sz="8" w:space="0" w:color="auto"/>
              <w:right w:val="single" w:sz="8" w:space="0" w:color="auto"/>
            </w:tcBorders>
            <w:shd w:val="clear" w:color="auto" w:fill="auto"/>
            <w:noWrap/>
            <w:vAlign w:val="center"/>
          </w:tcPr>
          <w:p w14:paraId="510E85CC" w14:textId="2DA618D0"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w:t>
            </w:r>
          </w:p>
        </w:tc>
        <w:tc>
          <w:tcPr>
            <w:tcW w:w="2126" w:type="dxa"/>
            <w:tcBorders>
              <w:top w:val="nil"/>
              <w:left w:val="nil"/>
              <w:bottom w:val="single" w:sz="8" w:space="0" w:color="auto"/>
              <w:right w:val="single" w:sz="8" w:space="0" w:color="auto"/>
            </w:tcBorders>
            <w:shd w:val="clear" w:color="auto" w:fill="auto"/>
            <w:noWrap/>
            <w:vAlign w:val="center"/>
          </w:tcPr>
          <w:p w14:paraId="352FBFB9" w14:textId="5812BE4D"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2D871B95"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7F499C9E" w14:textId="1C9DE141"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D4CB4" w:rsidRPr="00BC70CF">
              <w:rPr>
                <w:rFonts w:ascii="Times New Roman" w:eastAsia="Times New Roman" w:hAnsi="Times New Roman" w:cs="Times New Roman"/>
                <w:color w:val="000000"/>
                <w:sz w:val="24"/>
                <w:szCs w:val="24"/>
                <w:lang w:eastAsia="en-GB"/>
              </w:rPr>
              <w:instrText xml:space="preserve"> ADDIN ZOTERO_ITEM CSL_CITATION {"citationID":"WSBoycu1","properties":{"formattedCitation":"(Boitani et al. 2018)","plainCitation":"(Boitani et al. 2018)","dontUpdate":true,"noteIndex":0},"citationItems":[{"id":938,"uris":["http://zotero.org/users/2793828/items/EUII6XH9"],"uri":["http://zotero.org/users/2793828/items/EUII6XH9"],"itemData":{"id":938,"type":"report","language":"en","note":"type: dataset\nDOI: 10.2305/IUCN.UK.2010-4.RLTS.T3746A10049204.en","publisher":"International Union for Conservation of Nature","source":"CrossRef","title":"Canis lupus (errata version published in 2020)","title-short":"Canis lupus","URL":"http://www.iucnredlist.org/details/3746/0","author":[{"family":"Boitani","given":"L."},{"family":"Phillips","given":"M."},{"family":"Jhala","given":"Yadrendradev V."}],"accessed":{"date-parts":[["2017",11,29]]},"issued":{"date-parts":[["2018"]]}}}],"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Boitani et al. 2018</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460A5BD9" w14:textId="77777777" w:rsidR="006F7BCD" w:rsidRPr="00BC70CF" w:rsidRDefault="006F7BCD" w:rsidP="006F7BCD">
            <w:pPr>
              <w:spacing w:after="0" w:line="240" w:lineRule="auto"/>
              <w:rPr>
                <w:rFonts w:ascii="Times New Roman" w:eastAsia="Times New Roman" w:hAnsi="Times New Roman" w:cs="Times New Roman"/>
                <w:color w:val="333333"/>
                <w:sz w:val="24"/>
                <w:szCs w:val="24"/>
                <w:lang w:eastAsia="en-GB"/>
              </w:rPr>
            </w:pPr>
            <w:r w:rsidRPr="00BC70CF">
              <w:rPr>
                <w:rFonts w:ascii="Times New Roman" w:eastAsia="Times New Roman" w:hAnsi="Times New Roman" w:cs="Times New Roman"/>
                <w:sz w:val="24"/>
                <w:szCs w:val="24"/>
                <w:lang w:eastAsia="en-GB"/>
              </w:rPr>
              <w:t xml:space="preserve">IUCN Assessment for </w:t>
            </w:r>
            <w:r w:rsidRPr="00BC70CF">
              <w:rPr>
                <w:rFonts w:ascii="Times New Roman" w:eastAsia="Times New Roman" w:hAnsi="Times New Roman" w:cs="Times New Roman"/>
                <w:i/>
                <w:iCs/>
                <w:sz w:val="24"/>
                <w:szCs w:val="24"/>
                <w:lang w:eastAsia="en-GB"/>
              </w:rPr>
              <w:t>Canis lupus</w:t>
            </w:r>
          </w:p>
        </w:tc>
        <w:tc>
          <w:tcPr>
            <w:tcW w:w="2073" w:type="dxa"/>
            <w:tcBorders>
              <w:top w:val="nil"/>
              <w:left w:val="nil"/>
              <w:bottom w:val="single" w:sz="8" w:space="0" w:color="auto"/>
              <w:right w:val="single" w:sz="8" w:space="0" w:color="auto"/>
            </w:tcBorders>
            <w:shd w:val="clear" w:color="auto" w:fill="auto"/>
            <w:noWrap/>
            <w:vAlign w:val="center"/>
          </w:tcPr>
          <w:p w14:paraId="167276D1"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4044E161"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28A3A923"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3339F8B3" w14:textId="0C316B12"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D4CB4" w:rsidRPr="00BC70CF">
              <w:rPr>
                <w:rFonts w:ascii="Times New Roman" w:eastAsia="Times New Roman" w:hAnsi="Times New Roman" w:cs="Times New Roman"/>
                <w:color w:val="000000"/>
                <w:sz w:val="24"/>
                <w:szCs w:val="24"/>
                <w:lang w:eastAsia="en-GB"/>
              </w:rPr>
              <w:instrText xml:space="preserve"> ADDIN ZOTERO_ITEM CSL_CITATION {"citationID":"w25Py44M","properties":{"formattedCitation":"(Castell\\uc0\\u243{} 2018)","plainCitation":"(Castelló 2018)","dontUpdate":true,"noteIndex":0},"citationItems":[{"id":2347,"uris":["http://zotero.org/users/2793828/items/TAXF43S8"],"uri":["http://zotero.org/users/2793828/items/TAXF43S8"],"itemData":{"id":2347,"type":"book","abstract":"The most complete and user-friendly photographic field guide to the world’s canidsThis stunningly illustrated and easy-to-use field guide covers every species of the world’s canids, from the Gray Wolf of North America to the dholes of Asia, from African jackals to the South American Bush Dog. It features more than 150 superb color plates depicting every kind of canid and detailed facing-page species accounts that describe key identification features, morphology, distribution, subspeciation, habitat, and conservation status in the wild. The book also includes distribution maps and tips on where to observe each species, making Canids of the World the most comprehensive and user-friendly guide to these intriguing and spectacular mammals.Covers every species and subspecies of canidFeatures more than 150 color plates with more than 600 photos from around the globeDepicts species in similar poses for quick and easy comparisonsDescribes key identification features, habitat, behavior, reproduction, and much moreDraws on the latest taxonomic researchIncludes distribution maps and tips on where to observe each speciesThe ideal field companion and a delight for armchair naturalists","ISBN":"978-0-691-18541-5","language":"en","note":"Google-Books-ID: islgDwAAQBAJ","number-of-pages":"332","publisher":"Princeton University Press","source":"Google Books","title":"Canids of the World: Wolves, Wild Dogs, Foxes, Jackals, Coyotes, and Their Relatives","title-short":"Canids of the World","author":[{"family":"Castelló","given":"José R."}],"issued":{"date-parts":[["2018",9,1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Castelló 2018</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5206AF23" w14:textId="77777777" w:rsidR="006F7BCD" w:rsidRPr="00BC70CF" w:rsidRDefault="006F7BCD" w:rsidP="006F7BCD">
            <w:pPr>
              <w:spacing w:after="0" w:line="240" w:lineRule="auto"/>
              <w:rPr>
                <w:rFonts w:ascii="Times New Roman" w:eastAsia="Times New Roman" w:hAnsi="Times New Roman" w:cs="Times New Roman"/>
                <w:color w:val="333333"/>
                <w:sz w:val="24"/>
                <w:szCs w:val="24"/>
                <w:lang w:eastAsia="en-GB"/>
              </w:rPr>
            </w:pPr>
            <w:r w:rsidRPr="00BC70CF">
              <w:rPr>
                <w:rFonts w:ascii="Times New Roman" w:hAnsi="Times New Roman" w:cs="Times New Roman"/>
                <w:sz w:val="24"/>
                <w:szCs w:val="24"/>
              </w:rPr>
              <w:t>Canids of the World: Wolves, Wild Dogs, Foxes, Jackals, Coyotes, and Their Relatives</w:t>
            </w:r>
          </w:p>
        </w:tc>
        <w:tc>
          <w:tcPr>
            <w:tcW w:w="2073" w:type="dxa"/>
            <w:tcBorders>
              <w:top w:val="nil"/>
              <w:left w:val="nil"/>
              <w:bottom w:val="single" w:sz="8" w:space="0" w:color="auto"/>
              <w:right w:val="single" w:sz="8" w:space="0" w:color="auto"/>
            </w:tcBorders>
            <w:shd w:val="clear" w:color="auto" w:fill="auto"/>
            <w:noWrap/>
            <w:vAlign w:val="center"/>
          </w:tcPr>
          <w:p w14:paraId="6579AFD3"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085B10E4"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76362B80"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31D8D585" w14:textId="309B75E8" w:rsidR="00972DB8" w:rsidRPr="00BC70CF" w:rsidRDefault="00972DB8"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PoBXYK5r","properties":{"formattedCitation":"(Ersmark et al., 2016)","plainCitation":"(Ersmark et al., 2016)","dontUpdate":true,"noteIndex":0},"citationItems":[{"id":1211,"uris":["http://zotero.org/users/2793828/items/IRFIB96U"],"uri":["http://zotero.org/users/2793828/items/IRFIB96U"],"itemData":{"id":1211,"type":"article-journal","abstract":"The global distribution of the grey wolf (Canis lupus) is a complex assembly consisting of a large number of populations and described subspecies. How these lineages are related to one another is still not fully resolved, largely due to the fact that large geographical regions remain poorly sampled both at the core and periphery of the species’ range. Analyses of ancient wolves have also suffered from uneven sampling, but have shown indications of a major turnover at some point during the Pleistocene-Holocene boundary in northern North America. Here we analyze variation in the mitochondrial control region in 122 contemporary wolves from some of the less studied populations, as well as six samples from the previously unstudied Greenland subspecies (Canis l. orion) and two Late Pleistocene samples from Siberia. Together with the publicly available control region sequences of both modern and ancient wolves, this study examines genetic diversity on a wide geographical and temporal scale that includes both Eurasia and North America. We identify 13 new haplotypes, of which the majority is found in northern and eastern Asia. The results show that the Greenland samples are all represented by one haplotype, previously identified in North American wolves, among which this population seems to trace its maternal lineage. The phylogeny and network analyses show a wide spatial distribution of several lineages, but also some clusters with more distinct geographical affiliation. In North America, we find support for an end-Pleistocene population bottleneck through coalescent simulations under an approximate Bayesian framework in contrast to previous studies that suggested an extinction-replacement event. However, we find no support for a similar bottleneck in Eurasia. Overall, this global analysis helps to clarify our understanding of the complex history for wolves in Eurasia and North America.","container-title":"Frontiers in Ecology and Evolution","DOI":"10.3389/fevo.2016.00134","ISSN":"2296-701X","journalAbbreviation":"Front. Ecol. Evol.","language":"English","source":"Frontiers","title":"From the Past to the Present: Wolf Phylogeography and Demographic History Based on the Mitochondrial Control Region","title-short":"From the Past to the Present","URL":"https://www.frontiersin.org/articles/10.3389/fevo.2016.00134/full","volume":"4","author":[{"family":"Ersmark","given":"Erik"},{"family":"Klütsch","given":"Cornelya F. C."},{"family":"Chan","given":"Yvonne L."},{"family":"Sinding","given":"Mikkel-Holger S."},{"family":"Fain","given":"Steven R."},{"family":"Illarionova","given":"Natalia A."},{"family":"Oskarsson","given":"Mattias"},{"family":"Uhlén","given":"Mathias"},{"family":"Zhang","given":"Ya-ping"},{"family":"Dalén","given":"Love"},{"family":"Savolainen","given":"Peter"}],"accessed":{"date-parts":[["2018",8,28]]},"issued":{"date-parts":[["2016"]]}}}],"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Ersmark et al., 2016</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66841825" w14:textId="1767AF7F" w:rsidR="006F7BCD" w:rsidRPr="00BC70CF" w:rsidRDefault="006F7BCD" w:rsidP="006F7BCD">
            <w:pPr>
              <w:spacing w:after="0" w:line="240" w:lineRule="auto"/>
              <w:rPr>
                <w:rFonts w:ascii="Times New Roman" w:hAnsi="Times New Roman" w:cs="Times New Roman"/>
                <w:sz w:val="24"/>
                <w:szCs w:val="24"/>
              </w:rPr>
            </w:pPr>
            <w:r w:rsidRPr="00BC70CF">
              <w:rPr>
                <w:rFonts w:ascii="Times New Roman" w:eastAsia="Times New Roman" w:hAnsi="Times New Roman" w:cs="Times New Roman"/>
                <w:color w:val="000000"/>
                <w:sz w:val="24"/>
                <w:szCs w:val="24"/>
                <w:lang w:eastAsia="en-GB"/>
              </w:rPr>
              <w:t>From the Past to the Present: Wolf Phylogeography and Demographic History Based on the Mitochondrial Control Region</w:t>
            </w:r>
          </w:p>
        </w:tc>
        <w:tc>
          <w:tcPr>
            <w:tcW w:w="2073" w:type="dxa"/>
            <w:tcBorders>
              <w:top w:val="nil"/>
              <w:left w:val="nil"/>
              <w:bottom w:val="single" w:sz="8" w:space="0" w:color="auto"/>
              <w:right w:val="single" w:sz="8" w:space="0" w:color="auto"/>
            </w:tcBorders>
            <w:shd w:val="clear" w:color="auto" w:fill="auto"/>
            <w:noWrap/>
            <w:vAlign w:val="center"/>
          </w:tcPr>
          <w:p w14:paraId="749F328F" w14:textId="7FC45221"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1A63801A" w14:textId="298FC8A1"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631F4710"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4CADBF69" w14:textId="43183514" w:rsidR="00972DB8" w:rsidRPr="00BC70CF" w:rsidRDefault="00972DB8"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3cx0QXxX","properties":{"formattedCitation":"(Fan et al., 2016)","plainCitation":"(Fan et al., 2016)","dontUpdate":true,"noteIndex":0},"citationItems":[{"id":692,"uris":["http://zotero.org/users/2793828/items/CGBDNZXD"],"uri":["http://zotero.org/users/2793828/items/CGBDNZXD"],"itemData":{"id":692,"type":"article-journal","collection-title":"Genome Res.","DOI":"10.1101/gr.197517.115","page":"163-173","title":"Worldwide patterns of genomic variation and admixture in gray wolves","author":[{"family":"Fan","given":"Zhenxin"},{"family":"Silva","given":"Pedro"},{"family":"Gronau","given":"I."},{"family":"Armero","given":"A. S."},{"family":"Schweizer","given":"R. M."},{"family":"Ramirez","given":"O."},{"family":"Pollinger","given":"John"},{"family":"Galaverni","given":"M."},{"family":"Del-Vecchyo","given":"D. O."},{"family":"Du","given":"L."},{"family":"Zhang","given":"W."},{"family":"Zhang","given":"Z."},{"family":"Xing","given":"J."},{"family":"Vilà","given":"C."},{"family":"Marques-Bonet","given":"T."},{"family":"Godinho","given":"Raquel"},{"family":"Yue","given":"B."},{"family":"Wayne","given":"R. K."}],"issued":{"date-parts":[["2016"]]}}}],"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Fan et al., 2016</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4094EC9F" w14:textId="1DAB1A3C" w:rsidR="006F7BCD" w:rsidRPr="00BC70CF" w:rsidRDefault="006F7BCD" w:rsidP="006F7BCD">
            <w:pPr>
              <w:spacing w:after="0" w:line="240" w:lineRule="auto"/>
              <w:rPr>
                <w:rFonts w:ascii="Times New Roman" w:hAnsi="Times New Roman" w:cs="Times New Roman"/>
                <w:sz w:val="24"/>
                <w:szCs w:val="24"/>
              </w:rPr>
            </w:pPr>
            <w:r w:rsidRPr="00BC70CF">
              <w:rPr>
                <w:rFonts w:ascii="Times New Roman" w:eastAsia="Times New Roman" w:hAnsi="Times New Roman" w:cs="Times New Roman"/>
                <w:color w:val="000000"/>
                <w:sz w:val="24"/>
                <w:szCs w:val="24"/>
                <w:lang w:eastAsia="en-GB"/>
              </w:rPr>
              <w:t xml:space="preserve">Worldwide patterns of genomic variation and admixture in </w:t>
            </w:r>
            <w:proofErr w:type="spellStart"/>
            <w:r w:rsidRPr="00BC70CF">
              <w:rPr>
                <w:rFonts w:ascii="Times New Roman" w:eastAsia="Times New Roman" w:hAnsi="Times New Roman" w:cs="Times New Roman"/>
                <w:color w:val="000000"/>
                <w:sz w:val="24"/>
                <w:szCs w:val="24"/>
                <w:lang w:eastAsia="en-GB"/>
              </w:rPr>
              <w:t>gray</w:t>
            </w:r>
            <w:proofErr w:type="spellEnd"/>
            <w:r w:rsidRPr="00BC70CF">
              <w:rPr>
                <w:rFonts w:ascii="Times New Roman" w:eastAsia="Times New Roman" w:hAnsi="Times New Roman" w:cs="Times New Roman"/>
                <w:color w:val="000000"/>
                <w:sz w:val="24"/>
                <w:szCs w:val="24"/>
                <w:lang w:eastAsia="en-GB"/>
              </w:rPr>
              <w:t xml:space="preserve"> wolves</w:t>
            </w:r>
          </w:p>
        </w:tc>
        <w:tc>
          <w:tcPr>
            <w:tcW w:w="2073" w:type="dxa"/>
            <w:tcBorders>
              <w:top w:val="nil"/>
              <w:left w:val="nil"/>
              <w:bottom w:val="single" w:sz="8" w:space="0" w:color="auto"/>
              <w:right w:val="single" w:sz="8" w:space="0" w:color="auto"/>
            </w:tcBorders>
            <w:shd w:val="clear" w:color="auto" w:fill="auto"/>
            <w:noWrap/>
            <w:vAlign w:val="center"/>
          </w:tcPr>
          <w:p w14:paraId="2C46628F" w14:textId="481A32A2"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233FD6C7" w14:textId="30154B9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7BFA3C27"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37170A0F" w14:textId="6CCC409A"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D4CB4" w:rsidRPr="00BC70CF">
              <w:rPr>
                <w:rFonts w:ascii="Times New Roman" w:eastAsia="Times New Roman" w:hAnsi="Times New Roman" w:cs="Times New Roman"/>
                <w:color w:val="000000"/>
                <w:sz w:val="24"/>
                <w:szCs w:val="24"/>
                <w:lang w:eastAsia="en-GB"/>
              </w:rPr>
              <w:instrText xml:space="preserve"> ADDIN ZOTERO_ITEM CSL_CITATION {"citationID":"PoAZjWI2","properties":{"formattedCitation":"(Freedman et al. 2014)","plainCitation":"(Freedman et al. 2014)","dontUpdate":true,"noteIndex":0},"citationItems":[{"id":725,"uris":["http://zotero.org/users/2793828/items/AL9C4GVY"],"uri":["http://zotero.org/users/2793828/items/AL9C4GVY"],"itemData":{"id":725,"type":"article-journal","abstract":"Author Summary The process of dog domestication is still poorly understood, largely because no studies thus far have leveraged deeply sequenced whole genomes from wolves and dogs to simultaneously evaluate support for the proposed source regions: East Asia, the Middle East, and Europe. To investigate dog origins, we sequence three wolf genomes from the putative centers of origin, two basal dog breeds (Basenji and Dingo), and a golden jackal as an outgroup. We find that none of the wolf lineages from the hypothesized domestication centers is supported as the source lineage for dogs, and that dogs and wolves diverged 11,000–16,000 years ago in a process involving extensive admixture and that was followed by a bottleneck in wolves. In addition, we investigate the amylase (AMY2B) gene family expansion in dogs, which has recently been suggested as being critical to domestication in response to increased dietary starch. We find standing variation in AMY2B copy number in wolves and show that some breeds, such as Dingo and Husky, lack the AMY2B expansion. This suggests that, at the beginning of the domestication process, dogs may have been characterized by a more carnivorous diet than their modern day counterparts, a diet held in common with early hunter-gatherers.","container-title":"PLOS Genetics","DOI":"10.1371/journal.pgen.1004016","ISSN":"1553-7404","issue":"1","journalAbbreviation":"PLOS Genetics","page":"e1004016","source":"PLoS Journals","title":"Genome Sequencing Highlights the Dynamic Early History of Dogs","volume":"10","author":[{"family":"Freedman","given":"Adam H."},{"family":"Gronau","given":"Ilan"},{"family":"Schweizer","given":"Rena M."},{"family":"Vecchyo","given":"Diego Ortega-Del"},{"family":"Han","given":"Eunjung"},{"family":"Silva","given":"Pedro M."},{"family":"Galaverni","given":"Marco"},{"family":"Fan","given":"Zhenxin"},{"family":"Marx","given":"Peter"},{"family":"Lorente-Galdos","given":"Belen"},{"family":"Beale","given":"Holly"},{"family":"Ramirez","given":"Oscar"},{"family":"Hormozdiari","given":"Farhad"},{"family":"Alkan","given":"Can"},{"family":"Vilà","given":"Carles"},{"family":"Squire","given":"Kevin"},{"family":"Geffen","given":"Eli"},{"family":"Kusak","given":"Josip"},{"family":"Boyko","given":"Adam R."},{"family":"Parker","given":"Heidi G."},{"family":"Lee","given":"Clarence"},{"family":"Tadigotla","given":"Vasisht"},{"family":"Siepel","given":"Adam"},{"family":"Bustamante","given":"Carlos D."},{"family":"Harkins","given":"Timothy T."},{"family":"Nelson","given":"Stanley F."},{"family":"Ostrander","given":"Elaine A."},{"family":"Marques-Bonet","given":"Tomas"},{"family":"Wayne","given":"Robert K."},{"family":"Novembre","given":"John"}],"issued":{"date-parts":[["2014",1,16]]}}}],"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Freedman et al. 201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9E9BE4A" w14:textId="5CB4B505" w:rsidR="006F7BCD" w:rsidRPr="00BC70CF" w:rsidRDefault="006F7BCD" w:rsidP="006F7BCD">
            <w:pPr>
              <w:spacing w:after="0" w:line="240" w:lineRule="auto"/>
              <w:rPr>
                <w:rFonts w:ascii="Times New Roman" w:hAnsi="Times New Roman" w:cs="Times New Roman"/>
                <w:sz w:val="24"/>
                <w:szCs w:val="24"/>
              </w:rPr>
            </w:pPr>
            <w:r w:rsidRPr="00BC70CF">
              <w:rPr>
                <w:rFonts w:ascii="Times New Roman" w:hAnsi="Times New Roman" w:cs="Times New Roman"/>
                <w:sz w:val="24"/>
                <w:szCs w:val="24"/>
              </w:rPr>
              <w:t>Genome Sequencing Highlights the Dynamic Early History of Dogs.</w:t>
            </w:r>
          </w:p>
        </w:tc>
        <w:tc>
          <w:tcPr>
            <w:tcW w:w="2073" w:type="dxa"/>
            <w:tcBorders>
              <w:top w:val="nil"/>
              <w:left w:val="nil"/>
              <w:bottom w:val="single" w:sz="8" w:space="0" w:color="auto"/>
              <w:right w:val="single" w:sz="8" w:space="0" w:color="auto"/>
            </w:tcBorders>
            <w:shd w:val="clear" w:color="auto" w:fill="auto"/>
            <w:noWrap/>
            <w:vAlign w:val="center"/>
          </w:tcPr>
          <w:p w14:paraId="6735D261" w14:textId="1B917003"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16D4C79B" w14:textId="3582EBD9"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5A91FDC4"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13F7E48C" w14:textId="2747F294"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D4CB4" w:rsidRPr="00BC70CF">
              <w:rPr>
                <w:rFonts w:ascii="Times New Roman" w:eastAsia="Times New Roman" w:hAnsi="Times New Roman" w:cs="Times New Roman"/>
                <w:color w:val="000000"/>
                <w:sz w:val="24"/>
                <w:szCs w:val="24"/>
                <w:lang w:eastAsia="en-GB"/>
              </w:rPr>
              <w:instrText xml:space="preserve"> ADDIN ZOTERO_ITEM CSL_CITATION {"citationID":"uqv2eRNq","properties":{"formattedCitation":"(Gopalakrishnan et al. 2018)","plainCitation":"(Gopalakrishnan et al. 2018)","dontUpdate":true,"noteIndex":0},"citationItems":[{"id":1414,"uris":["http://zotero.org/users/2793828/items/DQG8A993"],"uri":["http://zotero.org/users/2793828/items/DQG8A993"],"itemData":{"id":1414,"type":"article-journal","abstract":"Summary\nThe evolutionary history of the wolf-like canids of the genus Canis has been heavily debated, especially regarding the number of distinct species and their relationships at the population and species level [1, 2, 3, 4, 5, 6]. We assembled a dataset of 48 resequenced genomes spanning all members of the genus Canis except the black-backed and side-striped jackals, encompassing the global diversity of seven extant canid lineages. This includes eight new genomes, including the first resequenced Ethiopian wolf (Canis simensis), one dhole (Cuon alpinus), two East African hunting dogs (Lycaon pictus), two Eurasian golden jackals (Canis aureus), and two Middle Eastern gray wolves (Canis lupus). The relationships between the Ethiopian wolf, African golden wolf, and golden jackal were resolved. We highlight the role of interspecific hybridization in the evolution of this charismatic group. Specifically, we find gene flow between the ancestors of the dhole and African hunting dog and admixture between the gray wolf, coyote (Canis latrans), golden jackal, and African golden wolf. Additionally, we report gene flow from gray and Ethiopian wolves to the African golden wolf, suggesting that the African golden wolf originated through hybridization between these species. Finally, we hypothesize that coyotes and gray wolves carry genetic material derived from a “ghost” basal canid lineage.","container-title":"Current Biology","DOI":"10.1016/j.cub.2018.08.041","ISSN":"0960-9822","issue":"21","journalAbbreviation":"Current Biology","page":"3441-3449.e5","source":"ScienceDirect","title":"Interspecific Gene Flow Shaped the Evolution of the Genus Canis","volume":"28","author":[{"family":"Gopalakrishnan","given":"Shyam"},{"family":"Sinding","given":"Mikkel-Holger S."},{"family":"Ramos-Madrigal","given":"Jazmín"},{"family":"Niemann","given":"Jonas"},{"family":"Samaniego Castruita","given":"Jose A."},{"family":"Vieira","given":"Filipe G."},{"family":"Carøe","given":"Christian"},{"family":"Montero","given":"Marc de Manuel"},{"family":"Kuderna","given":"Lukas"},{"family":"Serres","given":"Aitor"},{"family":"González-Basallote","given":"Víctor Manuel"},{"family":"Liu","given":"Yan-Hu"},{"family":"Wang","given":"Guo-Dong"},{"family":"Marques-Bonet","given":"Tomas"},{"family":"Mirarab","given":"Siavash"},{"family":"Fernandes","given":"Carlos"},{"family":"Gaubert","given":"Philippe"},{"family":"Koepfli","given":"Klaus-Peter"},{"family":"Budd","given":"Jane"},{"family":"Rueness","given":"Eli Knispel"},{"family":"Sillero-Zubiri","given":"Claudio"},{"family":"Heide-Jørgensen","given":"Mads Peter"},{"family":"Petersen","given":"Bent"},{"family":"Sicheritz-Ponten","given":"Thomas"},{"family":"Bachmann","given":"Lutz"},{"family":"Wiig","given":"Øystein"},{"family":"Hansen","given":"Anders J."},{"family":"Gilbert","given":"M. Thomas P."}],"issued":{"date-parts":[["2018",11,5]]}}}],"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Gopalakrishnan et al. 2018</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280784BC" w14:textId="311C7734" w:rsidR="006F7BCD" w:rsidRPr="00BC70CF" w:rsidRDefault="006F7BCD" w:rsidP="006F7BCD">
            <w:pPr>
              <w:spacing w:after="0" w:line="240" w:lineRule="auto"/>
              <w:rPr>
                <w:rFonts w:ascii="Times New Roman" w:hAnsi="Times New Roman" w:cs="Times New Roman"/>
                <w:sz w:val="24"/>
                <w:szCs w:val="24"/>
              </w:rPr>
            </w:pPr>
            <w:r w:rsidRPr="00BC70CF">
              <w:rPr>
                <w:rFonts w:ascii="Times New Roman" w:hAnsi="Times New Roman" w:cs="Times New Roman"/>
                <w:sz w:val="24"/>
                <w:szCs w:val="24"/>
              </w:rPr>
              <w:t>Interspecific Gene Flow Shaped the Evolution of the Genus Canis.</w:t>
            </w:r>
          </w:p>
        </w:tc>
        <w:tc>
          <w:tcPr>
            <w:tcW w:w="2073" w:type="dxa"/>
            <w:tcBorders>
              <w:top w:val="nil"/>
              <w:left w:val="nil"/>
              <w:bottom w:val="single" w:sz="8" w:space="0" w:color="auto"/>
              <w:right w:val="single" w:sz="8" w:space="0" w:color="auto"/>
            </w:tcBorders>
            <w:shd w:val="clear" w:color="auto" w:fill="auto"/>
            <w:noWrap/>
            <w:vAlign w:val="center"/>
          </w:tcPr>
          <w:p w14:paraId="437BEAC7" w14:textId="2C15D6BD"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03EA9CE7" w14:textId="5CDBEA20"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353D055F"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363F060B" w14:textId="1A3FD8D4" w:rsidR="002360D4" w:rsidRPr="00BC70CF" w:rsidRDefault="002360D4"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B9aatAyu","properties":{"formattedCitation":"(Koblm\\uc0\\u252{}ller, 2016)","plainCitation":"(Koblmüller, 2016)","dontUpdate":true,"noteIndex":0},"citationItems":[{"id":923,"uris":["http://zotero.org/users/2793828/items/VSATHA46"],"uri":["http://zotero.org/users/2793828/items/VSATHA46"],"itemData":{"id":923,"type":"article-journal","container-title":"Journal of Biogeography","title":"Whole mitochondrial genomes illuminate ancient intercontinental dispersals of grey wolves (Canis lupus)","URL":"http://onlinelibrary.wiley.com/doi/10.1111/jbi.12765/full","author":[{"literal":"Koblmüller"}],"accessed":{"date-parts":[["2017",11,27]]},"issued":{"date-parts":[["2016"]]}}}],"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Koblmüller, 2016</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2AD797E2" w14:textId="1E971FCD" w:rsidR="006F7BCD" w:rsidRPr="00BC70CF" w:rsidRDefault="006F7BCD" w:rsidP="006F7BCD">
            <w:pPr>
              <w:spacing w:after="0" w:line="240" w:lineRule="auto"/>
              <w:rPr>
                <w:rFonts w:ascii="Times New Roman" w:hAnsi="Times New Roman" w:cs="Times New Roman"/>
                <w:sz w:val="24"/>
                <w:szCs w:val="24"/>
              </w:rPr>
            </w:pPr>
            <w:r w:rsidRPr="00BC70CF">
              <w:rPr>
                <w:rFonts w:ascii="Times New Roman" w:eastAsia="Times New Roman" w:hAnsi="Times New Roman" w:cs="Times New Roman"/>
                <w:color w:val="000000"/>
                <w:sz w:val="24"/>
                <w:szCs w:val="24"/>
                <w:lang w:eastAsia="en-GB"/>
              </w:rPr>
              <w:t>Whole mitochondrial genomes illuminate ancient intercontinental dispersals of grey wolves (</w:t>
            </w:r>
            <w:r w:rsidRPr="00BC70CF">
              <w:rPr>
                <w:rFonts w:ascii="Times New Roman" w:eastAsia="Times New Roman" w:hAnsi="Times New Roman" w:cs="Times New Roman"/>
                <w:i/>
                <w:iCs/>
                <w:color w:val="000000"/>
                <w:sz w:val="24"/>
                <w:szCs w:val="24"/>
                <w:lang w:eastAsia="en-GB"/>
              </w:rPr>
              <w:t>Canis lupus</w:t>
            </w:r>
            <w:r w:rsidRPr="00BC70CF">
              <w:rPr>
                <w:rFonts w:ascii="Times New Roman" w:eastAsia="Times New Roman" w:hAnsi="Times New Roman" w:cs="Times New Roman"/>
                <w:color w:val="000000"/>
                <w:sz w:val="24"/>
                <w:szCs w:val="24"/>
                <w:lang w:eastAsia="en-GB"/>
              </w:rPr>
              <w:t>)</w:t>
            </w:r>
          </w:p>
        </w:tc>
        <w:tc>
          <w:tcPr>
            <w:tcW w:w="2073" w:type="dxa"/>
            <w:tcBorders>
              <w:top w:val="nil"/>
              <w:left w:val="nil"/>
              <w:bottom w:val="single" w:sz="8" w:space="0" w:color="auto"/>
              <w:right w:val="single" w:sz="8" w:space="0" w:color="auto"/>
            </w:tcBorders>
            <w:shd w:val="clear" w:color="auto" w:fill="auto"/>
            <w:noWrap/>
            <w:vAlign w:val="center"/>
          </w:tcPr>
          <w:p w14:paraId="2BEA824F" w14:textId="26ABBB50"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5E95D5EE" w14:textId="253DBC9D"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21C9AA65"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52869D98" w14:textId="4398F360" w:rsidR="002360D4" w:rsidRPr="00BC70CF" w:rsidRDefault="002360D4"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tuWlqdoS","properties":{"formattedCitation":"(Leonard et al., 2007)","plainCitation":"(Leonard et al., 2007)","dontUpdate":true,"noteIndex":0},"citationItems":[{"id":780,"uris":["http://zotero.org/users/2793828/items/WFQ5Y2JD"],"uri":["http://zotero.org/users/2793828/items/WFQ5Y2JD"],"itemData":{"id":780,"type":"article-journal","abstract":"Summary\nThe gray wolf (Canis lupus) is one of the few large predators to survive the Late Pleistocene megafaunal extinctions [1]. Nevertheless, wolves disappeared from northern North America in the Late Pleistocene, suggesting they were affected by factors that eliminated other species. Using skeletal material collected from Pleistocene permafrost deposits of eastern Beringia, we present a comprehensive analysis of an extinct vertebrate by exploring genetic (mtDNA), morphologic, and isotopic (δ 13C, δ 15N) data to reveal the evolutionary relationships, as well as diet and feeding behavior, of ancient wolves. Remarkably, the Late Pleistocene wolves are genetically unique and morphologically distinct. None of the 16 mtDNA haplotypes recovered from a sample of 20 Pleistocene eastern-Beringian wolves was shared with any modern wolf, and instead they appear most closely related to Late Pleistocene wolves of Eurasia. Moreover, skull shape, tooth wear, and isotopic data suggest that eastern-Beringian wolves were specialized hunters and scavengers of extinct megafauna. Thus, a previously unrecognized, uniquely adapted, and genetically distinct wolf ecomorph suffered extinction in the Late Pleistocene, along with other megafauna. Consequently, the survival of the species in North America depended on the presence of more generalized forms elsewhere.","container-title":"Current Biology","DOI":"10.1016/j.cub.2007.05.072","ISSN":"0960-9822","issue":"13","journalAbbreviation":"Current Biology","page":"1146-1150","source":"ScienceDirect","title":"Megafaunal Extinctions and the Disappearance of a Specialized Wolf Ecomorph","volume":"17","author":[{"family":"Leonard","given":"Jennifer A."},{"family":"Vilà","given":"Carles"},{"family":"Fox-Dobbs","given":"Kena"},{"family":"Koch","given":"Paul L."},{"family":"Wayne","given":"Robert K."},{"family":"Van Valkenburgh","given":"Blaire"}],"issued":{"date-parts":[["2007",7,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Leonard et al., 200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1158B78C" w14:textId="3F135F03"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Megafaunal Extinctions and the Disappearance of a Specialized Wolf </w:t>
            </w:r>
            <w:proofErr w:type="spellStart"/>
            <w:r w:rsidRPr="00BC70CF">
              <w:rPr>
                <w:rFonts w:ascii="Times New Roman" w:eastAsia="Times New Roman" w:hAnsi="Times New Roman" w:cs="Times New Roman"/>
                <w:color w:val="000000"/>
                <w:sz w:val="24"/>
                <w:szCs w:val="24"/>
                <w:lang w:eastAsia="en-GB"/>
              </w:rPr>
              <w:t>Ecomorph</w:t>
            </w:r>
            <w:proofErr w:type="spellEnd"/>
          </w:p>
        </w:tc>
        <w:tc>
          <w:tcPr>
            <w:tcW w:w="2073" w:type="dxa"/>
            <w:tcBorders>
              <w:top w:val="nil"/>
              <w:left w:val="nil"/>
              <w:bottom w:val="single" w:sz="8" w:space="0" w:color="auto"/>
              <w:right w:val="single" w:sz="8" w:space="0" w:color="auto"/>
            </w:tcBorders>
            <w:shd w:val="clear" w:color="auto" w:fill="auto"/>
            <w:noWrap/>
            <w:vAlign w:val="center"/>
          </w:tcPr>
          <w:p w14:paraId="13863BD8" w14:textId="6530D64C"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1FB299F9" w14:textId="1D9A0424"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199DC072"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5D594603" w14:textId="68081AD9" w:rsidR="008F2A75" w:rsidRPr="00BC70CF" w:rsidRDefault="008F2A75"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Qm8SvYLi","properties":{"formattedCitation":"(Loog et al., 2018)","plainCitation":"(Loog et al., 2018)","dontUpdate":true,"noteIndex":0},"citationItems":[{"id":1209,"uris":["http://zotero.org/users/2793828/items/XGNRFU7U"],"uri":["http://zotero.org/users/2793828/items/XGNRFU7U"],"itemData":{"id":1209,"type":"article-journal","container-title":"bioRxiv","title":"Modern wolves trace their origin to a late Pleistocene expansion from Beringia","URL":"https://www.biorxiv.org/content/early/2018/07/18/370122","author":[{"family":"Loog","given":"L"},{"family":"Thalmann","given":"O. L."},{"family":"Sinding","given":"M. S."},{"family":"Schuenemann","given":"V. J."},{"family":"Perri","given":"A."},{"family":"Germonpré","given":"M."},{"family":"Bocherens","given":"H."},{"family":"Kelsey","given":"E. W."},{"family":"Samaniego Castruita","given":"Jose A."},{"family":"Velasco","given":"M. S."},{"family":"Lundstrøm","given":"I. K. C."},{"family":"Wales","given":"N."},{"family":"Sonet","given":"G."},{"family":"Frantz","given":"L."},{"family":"Schroeder","given":"H."},{"family":"Budd","given":"J."},{"family":"Jimenez","given":"E."},{"family":"Fedorov","given":"S."},{"family":"Gasprayan","given":"B."},{"family":"Kandel","given":"A. W."},{"family":"Lázničková-Galetová","given":"M."},{"family":"Napierala","given":"H."},{"family":"Uerpmann","given":"H.-P."},{"family":"Nikolskiy","given":"P. A."},{"family":"Pavlova","given":"E. Y."},{"family":"Pitulko","given":"V. V."},{"family":"Herzig","given":"K.-H."},{"family":"Malhi","given":"R. S."},{"family":"Willerslev","given":"E."},{"family":"Hansen","given":"A. J."},{"family":"Dobney","given":"K."},{"family":"Gilbert","given":"M. T. P."},{"family":"Krause","given":"J."},{"family":"Larson","given":"Greger"},{"family":"Eriksson","given":"A."},{"family":"Manica","given":"A."}],"accessed":{"date-parts":[["2018",8,21]]},"issued":{"date-parts":[["2018"]]}}}],"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Loog et al., 2018</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44DFC02D" w14:textId="01155363"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Modern wolves trace their origin to a late Pleistocene expansion 1 from Beringia</w:t>
            </w:r>
          </w:p>
        </w:tc>
        <w:tc>
          <w:tcPr>
            <w:tcW w:w="2073" w:type="dxa"/>
            <w:tcBorders>
              <w:top w:val="nil"/>
              <w:left w:val="nil"/>
              <w:bottom w:val="single" w:sz="8" w:space="0" w:color="auto"/>
              <w:right w:val="single" w:sz="8" w:space="0" w:color="auto"/>
            </w:tcBorders>
            <w:shd w:val="clear" w:color="auto" w:fill="auto"/>
            <w:noWrap/>
            <w:vAlign w:val="center"/>
          </w:tcPr>
          <w:p w14:paraId="56DC4514" w14:textId="2A2CBAC8"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5B52FC16" w14:textId="11065EE1"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745C729D" w14:textId="77777777" w:rsidTr="004E15F8">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299C60EF" w14:textId="4F96BD09" w:rsidR="008F2A75" w:rsidRPr="00BC70CF" w:rsidRDefault="008F2A75"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Al9J1UeI","properties":{"formattedCitation":"(Pilot et al., 2010)","plainCitation":"(Pilot et al., 2010)","dontUpdate":true,"noteIndex":0},"citationItems":[{"id":88,"uris":["http://zotero.org/users/2793828/items/XT5WCNPI"],"uri":["http://zotero.org/users/2793828/items/XT5WCNPI"],"itemData":{"id":88,"type":"article-journal","abstract":"While it is generally accepted that patterns of intra-specific genetic differentiation are substantially affected by glacial history, population genetic processes occurring during Pleistocene glaciations are still poorly understood. In this study, we address the question of the genetic consequences of Pleistocene glaciations for European grey wolves. Combining our data with data from published studies, we analysed phylogenetic relationships and geographic distribution of mitochondrial DNA haplotypes for 947 contemporary European wolves. We also compared the contemporary wolf sequences with published sequences of 24 ancient European wolves.","container-title":"BMC Evolutionary Biology","DOI":"10.1186/1471-2148-10-104","ISSN":"1471-2148","journalAbbreviation":"BMC Evolutionary Biology","page":"104","source":"BioMed Central","title":"Phylogeographic history of grey wolves in Europe","volume":"10","author":[{"family":"Pilot","given":"Małgorzata"},{"family":"Branicki","given":"Wojciech"},{"family":"Jędrzejewski","given":"Włodzimierz"},{"family":"Goszczyński","given":"Jacek"},{"family":"Jędrzejewska","given":"Bogumiła"},{"family":"Dykyy","given":"Ihor"},{"family":"Shkvyrya","given":"Maryna"},{"family":"Tsingarska","given":"Elena"}],"issued":{"date-parts":[["201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Pilot et al., 2010</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6F3F73A8" w14:textId="0A80F5E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Phylogeographic history of grey wolves in Europe</w:t>
            </w:r>
          </w:p>
        </w:tc>
        <w:tc>
          <w:tcPr>
            <w:tcW w:w="2073" w:type="dxa"/>
            <w:tcBorders>
              <w:top w:val="nil"/>
              <w:left w:val="nil"/>
              <w:bottom w:val="single" w:sz="8" w:space="0" w:color="auto"/>
              <w:right w:val="single" w:sz="8" w:space="0" w:color="auto"/>
            </w:tcBorders>
            <w:shd w:val="clear" w:color="auto" w:fill="auto"/>
            <w:noWrap/>
            <w:vAlign w:val="center"/>
          </w:tcPr>
          <w:p w14:paraId="7044F521" w14:textId="10664609"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207CF1FE" w14:textId="3E9973B4"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5FC678DF" w14:textId="77777777" w:rsidTr="004E15F8">
        <w:trPr>
          <w:gridAfter w:val="1"/>
          <w:wAfter w:w="2126" w:type="dxa"/>
          <w:trHeight w:val="1332"/>
        </w:trPr>
        <w:tc>
          <w:tcPr>
            <w:tcW w:w="1851" w:type="dxa"/>
            <w:tcBorders>
              <w:top w:val="nil"/>
              <w:left w:val="single" w:sz="8" w:space="0" w:color="auto"/>
              <w:bottom w:val="single" w:sz="8" w:space="0" w:color="auto"/>
              <w:right w:val="single" w:sz="8" w:space="0" w:color="auto"/>
            </w:tcBorders>
            <w:shd w:val="clear" w:color="auto" w:fill="auto"/>
            <w:vAlign w:val="center"/>
          </w:tcPr>
          <w:p w14:paraId="19A5ECF8" w14:textId="46F66930" w:rsidR="00C143A3" w:rsidRPr="00BC70CF" w:rsidRDefault="00051560"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lastRenderedPageBreak/>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Ud0JqmsV","properties":{"formattedCitation":"(Sillero-Zubiri et al., 2004)","plainCitation":"(Sillero-Zubiri et al., 2004)","dontUpdate":true,"noteIndex":0},"citationItems":[{"id":52,"uris":["http://zotero.org/users/2793828/items/WFDI2RUK"],"uri":["http://zotero.org/users/2793828/items/WFDI2RUK"],"itemData":{"id":52,"type":"book","event-place":"Gland, Switzerland and Cambridge","publisher":"IUCN/SSC Canid Specialist Group","publisher-place":"Gland, Switzerland and Cambridge","title":"Canids: Foxes, Wolves, Jackals and Dogs. Status Survey and Conservation Action Plan","author":[{"family":"Sillero-Zubiri","given":"C."},{"family":"Hoffmann","given":"M."},{"family":"Macdonald","given":"D.W"}],"issued":{"date-parts":[["2004"]]}}}],"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illero-Zubiri et al., 200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D80AA5B" w14:textId="2006B3F5"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Canids: Foxes, Wolves, Jackals and Dogs. Status Survey and Conservation Action Plan</w:t>
            </w:r>
          </w:p>
        </w:tc>
        <w:tc>
          <w:tcPr>
            <w:tcW w:w="2073" w:type="dxa"/>
            <w:tcBorders>
              <w:top w:val="nil"/>
              <w:left w:val="nil"/>
              <w:bottom w:val="single" w:sz="8" w:space="0" w:color="auto"/>
              <w:right w:val="single" w:sz="8" w:space="0" w:color="auto"/>
            </w:tcBorders>
            <w:shd w:val="clear" w:color="auto" w:fill="auto"/>
            <w:noWrap/>
            <w:vAlign w:val="center"/>
          </w:tcPr>
          <w:p w14:paraId="1C142ABF" w14:textId="3C3283B0"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4CB89204" w14:textId="78F2CDED"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50899BF5" w14:textId="77777777" w:rsidTr="004E15F8">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5C17DF8C" w14:textId="3A1A6A94" w:rsidR="00DE301E" w:rsidRPr="00BC70CF" w:rsidRDefault="00835C50"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PiYH1iNn","properties":{"formattedCitation":"(Sotnikova and Rook, 2010)","plainCitation":"(Sotnikova and Rook, 2010)","dontUpdate":true,"noteIndex":0},"citationItems":[{"id":82,"uris":["http://zotero.org/users/2793828/items/IVJP7IIV"],"uri":["http://zotero.org/users/2793828/items/IVJP7IIV"],"itemData":{"id":82,"type":"article-journal","abstract":"An analysis of the taxonomy and distribution of the Mio–Pliocene and Pleistocene Eucyon-like and Canis-like canids of the tribe Canini of Eurasia was performed, with a description of several fossils from the Late Miocene and Early Pliocene of Asia. The changes in the assemblages of the Canini generally coincided with the most significant Eurasian faunal turnovers, but the European and Asian diversities of the Canini peaked asynchronously. In the Late Miocene, a wide expansion of the genus Eucyon to the Old World took place, being designated here as the “Eucyon event”. The diversity of Eucyon-like Canini peaked at the beginning of the Early Pliocene in Asia and at the end of the Early Pliocene in Europe. The wolf-sized species of the Canis group made their first appearance in Eurasia in the Middle Pliocene, (the “Canis event”). The peak of their diversity occurred in the Late Pliocene in Asia and at the beginning of the Early Pleistocene in Europe. At the end of the Pliocene, Eucyon and Eucyon-like canids completely went extinct in Eurasia. The diversity of the Canis group appreciably decreased by the end of the Early to Middle Pleistocene being limited by the occurrence of small wolves of the Canis mosbachensis–Canis variabilis group and large hypercarnivorous Canis (Xenocyon) lycaonoides in Eurasia. The true gray wolves made their appearance at the end of the Middle Pleistocene at about 0.5–0.3 Ma.","collection-title":"Quaternary Changes of Mammalian Communities Across and Between Continents","container-title":"Quaternary International","DOI":"10.1016/j.quaint.2009.06.008","ISSN":"1040-6182","issue":"2","journalAbbreviation":"Quaternary International","page":"86-97","source":"ScienceDirect","title":"Dispersal of the Canini (Mammalia, Canidae: Caninae) across Eurasia during the Late Miocene to Early Pleistocene","title-short":"Dispersal of the Canini (Mammalia, Canidae","volume":"212","author":[{"family":"Sotnikova","given":"M."},{"family":"Rook","given":"L."}],"issued":{"date-parts":[["2010",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otnikova and Rook, 2010</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1AE7E437" w14:textId="6D155655"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Dispersal of the Canini (Mammalia, Canidae: Caninae) across Eurasia during the Late Miocene to Early Pleistocene</w:t>
            </w:r>
          </w:p>
        </w:tc>
        <w:tc>
          <w:tcPr>
            <w:tcW w:w="2073" w:type="dxa"/>
            <w:tcBorders>
              <w:top w:val="nil"/>
              <w:left w:val="nil"/>
              <w:bottom w:val="single" w:sz="8" w:space="0" w:color="auto"/>
              <w:right w:val="single" w:sz="8" w:space="0" w:color="auto"/>
            </w:tcBorders>
            <w:shd w:val="clear" w:color="auto" w:fill="auto"/>
            <w:noWrap/>
            <w:vAlign w:val="center"/>
          </w:tcPr>
          <w:p w14:paraId="4D2ACA1A" w14:textId="669DF4B6"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7D982327" w14:textId="54C1D171"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5F1C7B4F" w14:textId="77777777" w:rsidTr="004E15F8">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0C1E9562" w14:textId="3044C978" w:rsidR="00835C50" w:rsidRPr="00BC70CF" w:rsidRDefault="00835C50"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JtPqFthp","properties":{"formattedCitation":"(Vil\\uc0\\u224{} et al., 1999)","plainCitation":"(Vilà et al., 1999)","dontUpdate":true,"noteIndex":0},"citationItems":[{"id":503,"uris":["http://zotero.org/users/2793828/items/XGVWHIJS"],"uri":["http://zotero.org/users/2793828/items/XGVWHIJS"],"itemData":{"id":503,"type":"article-journal","container-title":"Molecular Ecology","issue":"12","page":"2089–2103","source":"Google Scholar","title":"Mitochondrial DNA phylogeography and population history of the grey wolf Canis lupus","volume":"8","author":[{"family":"Vilà","given":"Carles"},{"family":"Amorim","given":"Isabel R."},{"family":"Leonard","given":"Jennifer A."},{"family":"Posada","given":"David"},{"family":"Castroviejo","given":"Javier"},{"family":"Petrucci-Fonseca","given":"Francisco"},{"family":"Crandall","given":"Keith A."},{"family":"Ellegren","given":"Hans"},{"family":"Wayne","given":"Robert K."}],"issued":{"date-parts":[["1999"]]}}}],"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009A47BE" w:rsidRPr="00BC70CF">
              <w:rPr>
                <w:rFonts w:ascii="Times New Roman" w:hAnsi="Times New Roman" w:cs="Times New Roman"/>
                <w:sz w:val="24"/>
                <w:szCs w:val="24"/>
              </w:rPr>
              <w:t>Vilà et al., 199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C557C70" w14:textId="72CDE440"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w:t>
            </w:r>
            <w:r w:rsidRPr="00BC70CF">
              <w:rPr>
                <w:rFonts w:ascii="Times New Roman" w:hAnsi="Times New Roman" w:cs="Times New Roman"/>
                <w:sz w:val="24"/>
                <w:szCs w:val="24"/>
              </w:rPr>
              <w:t xml:space="preserve">Mitochondrial DNA phylogeography and population history of the grey wolf </w:t>
            </w:r>
            <w:r w:rsidRPr="00BC70CF">
              <w:rPr>
                <w:rFonts w:ascii="Times New Roman" w:hAnsi="Times New Roman" w:cs="Times New Roman"/>
                <w:i/>
                <w:iCs/>
                <w:sz w:val="24"/>
                <w:szCs w:val="24"/>
              </w:rPr>
              <w:t>Canis lupus</w:t>
            </w:r>
          </w:p>
        </w:tc>
        <w:tc>
          <w:tcPr>
            <w:tcW w:w="2073" w:type="dxa"/>
            <w:tcBorders>
              <w:top w:val="nil"/>
              <w:left w:val="nil"/>
              <w:bottom w:val="single" w:sz="8" w:space="0" w:color="auto"/>
              <w:right w:val="single" w:sz="8" w:space="0" w:color="auto"/>
            </w:tcBorders>
            <w:shd w:val="clear" w:color="auto" w:fill="auto"/>
            <w:noWrap/>
            <w:vAlign w:val="center"/>
          </w:tcPr>
          <w:p w14:paraId="46939221" w14:textId="5FBA6E99"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2659D3BB" w14:textId="0E31CD76"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Global</w:t>
            </w:r>
          </w:p>
        </w:tc>
      </w:tr>
      <w:tr w:rsidR="006F7BCD" w:rsidRPr="00BC70CF" w14:paraId="32FE5CF1"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667978BF" w14:textId="7A66EF24" w:rsidR="009A47BE" w:rsidRPr="00BC70CF" w:rsidRDefault="009A47BE"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Bg4Cf5p9","properties":{"formattedCitation":"(Aggarwal et al., 2007)","plainCitation":"(Aggarwal et al., 2007)","dontUpdate":true,"noteIndex":0},"citationItems":[{"id":23,"uris":["http://zotero.org/users/2793828/items/GVHKPRH5"],"uri":["http://zotero.org/users/2793828/items/GVHKPRH5"],"itemData":{"id":23,"type":"article-journal","container-title":"Journal of Zoological Systematics and Evolutionary Research","issue":"2","page":"163–172","source":"Google Scholar","title":"Mitochondrial DNA coding region sequences support the phylogenetic distinction of two Indian wolf species","volume":"45","author":[{"family":"Aggarwal","given":"R. K."},{"family":"Kivisild","given":"T."},{"family":"Ramadevi","given":"J."},{"family":"Singh","given":"L."}],"issued":{"date-parts":[["2007"]]}}}],"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Aggarwal et al., 200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5D1A271A"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Mitochondrial DNA coding region sequences support the phylogenetic distinction of two Indian wolf species</w:t>
            </w:r>
          </w:p>
        </w:tc>
        <w:tc>
          <w:tcPr>
            <w:tcW w:w="2073" w:type="dxa"/>
            <w:tcBorders>
              <w:top w:val="nil"/>
              <w:left w:val="nil"/>
              <w:bottom w:val="single" w:sz="8" w:space="0" w:color="auto"/>
              <w:right w:val="single" w:sz="8" w:space="0" w:color="auto"/>
            </w:tcBorders>
            <w:shd w:val="clear" w:color="auto" w:fill="auto"/>
            <w:noWrap/>
            <w:vAlign w:val="center"/>
            <w:hideMark/>
          </w:tcPr>
          <w:p w14:paraId="4F5B09FA"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 himalayensis</w:t>
            </w:r>
          </w:p>
        </w:tc>
        <w:tc>
          <w:tcPr>
            <w:tcW w:w="2126" w:type="dxa"/>
            <w:tcBorders>
              <w:top w:val="nil"/>
              <w:left w:val="nil"/>
              <w:bottom w:val="single" w:sz="8" w:space="0" w:color="auto"/>
              <w:right w:val="single" w:sz="8" w:space="0" w:color="auto"/>
            </w:tcBorders>
            <w:shd w:val="clear" w:color="auto" w:fill="auto"/>
            <w:noWrap/>
            <w:vAlign w:val="center"/>
            <w:hideMark/>
          </w:tcPr>
          <w:p w14:paraId="729AAD7C"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F7BCD" w:rsidRPr="00BC70CF" w14:paraId="260D56EF"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42599EE7" w14:textId="5A238FC8" w:rsidR="009A47BE" w:rsidRPr="00BC70CF" w:rsidRDefault="009A47BE"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nDcf2A8q","properties":{"formattedCitation":"(Ahmed et al., 2018)","plainCitation":"(Ahmed et al., 2018)","dontUpdate":true,"noteIndex":0},"citationItems":[{"id":2300,"uris":["http://zotero.org/users/2793828/items/B8GT4N3I"],"uri":["http://zotero.org/users/2793828/items/B8GT4N3I"],"itemData":{"id":2300,"type":"article-journal","abstract":"We have conducted a study between May and August 2013 to understand the dietary spectrum of two canid species: Tibetan wolf (Canis lupus chanco) and Red fox (Vulpes vulpes) in one of the most inhospitable landscape of the world. Ladakh is characterized by harsh environmental conditions and low primary productivity and therefore animal populations, particularly of large and medium sized herbivores are also low and sparsely distributed. This in turn poses a challenge to the survival of predators. We have attempted to investigate the ways by which the two sympatric canid species are optimizing feeding for their survival in an environment where there is scarcity of wild prey base. Scats of the two species were collected from Chiktan and Rangdum valleys and undigested food remnants were identified. The dietary spectrum of Tibetan wolf was composed of six prey species (2 wild and 4 livestock species). The share of livestock species in the diet was maximum (RO: 62.0%). The Red fox being an opportunistic feeder consumed 19 forgeable items, including small and medium sized mammals, birds, reptiles, insects, plant material, eggs, stones and debris. The livestock species contributed maximum to the diet of Red fox (RO: 22.9%). The dietary niche breadths of both species were more or less similar (0.53 and 0.58) and indicating a generalist feeding behavior. Both the species are surviving in the same environment with a dietary overlap of 0.60. The given information is expected to aid further studies in Indian Trans-Himalaya.","container-title":"Proceedings of the Zoological Society","DOI":"10.1007/s12595-017-0212-4","ISSN":"0974-6919","issue":"4","journalAbbreviation":"Proc Zool Soc","language":"en","page":"320-326","source":"Springer Link","title":"Dietary Spectrum of Two Sympatric Canid Species in Ladakh, India","volume":"71","author":[{"family":"Ahmed","given":"Tanveer"},{"family":"Khan","given":"Afifullah"},{"family":"Chandan","given":"Pankaj"}],"issued":{"date-parts":[["2018",1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Ahmed et al., 2018</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331CBDA" w14:textId="2BADC1EF"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Dietary Spectrum of Two Sympatric Canid Species in Ladakh, India</w:t>
            </w:r>
          </w:p>
        </w:tc>
        <w:tc>
          <w:tcPr>
            <w:tcW w:w="2073" w:type="dxa"/>
            <w:tcBorders>
              <w:top w:val="nil"/>
              <w:left w:val="nil"/>
              <w:bottom w:val="single" w:sz="8" w:space="0" w:color="auto"/>
              <w:right w:val="single" w:sz="8" w:space="0" w:color="auto"/>
            </w:tcBorders>
            <w:shd w:val="clear" w:color="auto" w:fill="auto"/>
            <w:noWrap/>
            <w:vAlign w:val="center"/>
          </w:tcPr>
          <w:p w14:paraId="28662C0F" w14:textId="43F5A6B2"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tcPr>
          <w:p w14:paraId="72B50853" w14:textId="4208CF55"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F7BCD" w:rsidRPr="00BC70CF" w14:paraId="44A96EDE"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3B26552F" w14:textId="4974C660" w:rsidR="006F7BCD" w:rsidRPr="00BC70CF" w:rsidRDefault="001C62D1"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zN9yd63k","properties":{"formattedCitation":"(Bhattacharya and Sathyakumar, 2010)","plainCitation":"(Bhattacharya and Sathyakumar, 2010)","dontUpdate":true,"noteIndex":0},"citationItems":[{"id":2697,"uris":["http://zotero.org/users/2793828/items/HDGRRXJ3"],"uri":["http://zotero.org/users/2793828/items/HDGRRXJ3"],"itemData":{"id":2697,"type":"article-journal","container-title":"Journal of Threatened Taxa, 1345-1348.","page":"1345-1348","title":"Sighting of Tibetan wolf Canis lupus chanko in the greater Himalayan range of Nanda Devi biosphere reserve, Uttarakhand, India: A new record.","author":[{"family":"Bhattacharya","given":"T."},{"family":"Sathyakumar","given":"S."}],"issued":{"date-parts":[["201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Bhattacharya and Sathyakumar, 2010</w:t>
            </w:r>
            <w:r w:rsidRPr="00BC70CF">
              <w:rPr>
                <w:rFonts w:ascii="Times New Roman" w:eastAsia="Times New Roman" w:hAnsi="Times New Roman" w:cs="Times New Roman"/>
                <w:color w:val="000000"/>
                <w:sz w:val="24"/>
                <w:szCs w:val="24"/>
                <w:lang w:eastAsia="en-GB"/>
              </w:rPr>
              <w:fldChar w:fldCharType="end"/>
            </w:r>
            <w:r w:rsidR="006F7BCD" w:rsidRPr="00BC70CF">
              <w:rPr>
                <w:rFonts w:ascii="Times New Roman" w:eastAsia="Times New Roman" w:hAnsi="Times New Roman" w:cs="Times New Roman"/>
                <w:color w:val="000000"/>
                <w:sz w:val="24"/>
                <w:szCs w:val="24"/>
                <w:lang w:eastAsia="en-GB"/>
              </w:rPr>
              <w:t xml:space="preserve"> </w:t>
            </w:r>
          </w:p>
        </w:tc>
        <w:tc>
          <w:tcPr>
            <w:tcW w:w="8115" w:type="dxa"/>
            <w:tcBorders>
              <w:top w:val="nil"/>
              <w:left w:val="nil"/>
              <w:bottom w:val="single" w:sz="8" w:space="0" w:color="auto"/>
              <w:right w:val="single" w:sz="8" w:space="0" w:color="auto"/>
            </w:tcBorders>
            <w:shd w:val="clear" w:color="auto" w:fill="auto"/>
            <w:noWrap/>
            <w:vAlign w:val="center"/>
          </w:tcPr>
          <w:p w14:paraId="489ECDEE" w14:textId="29C8B37B"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Sighting of Tibetan Wolf Canis lupus </w:t>
            </w:r>
            <w:proofErr w:type="spellStart"/>
            <w:r w:rsidRPr="00BC70CF">
              <w:rPr>
                <w:rFonts w:ascii="Times New Roman" w:eastAsia="Times New Roman" w:hAnsi="Times New Roman" w:cs="Times New Roman"/>
                <w:color w:val="000000"/>
                <w:sz w:val="24"/>
                <w:szCs w:val="24"/>
                <w:lang w:eastAsia="en-GB"/>
              </w:rPr>
              <w:t>chanko</w:t>
            </w:r>
            <w:proofErr w:type="spellEnd"/>
            <w:r w:rsidRPr="00BC70CF">
              <w:rPr>
                <w:rFonts w:ascii="Times New Roman" w:eastAsia="Times New Roman" w:hAnsi="Times New Roman" w:cs="Times New Roman"/>
                <w:color w:val="000000"/>
                <w:sz w:val="24"/>
                <w:szCs w:val="24"/>
                <w:lang w:eastAsia="en-GB"/>
              </w:rPr>
              <w:t xml:space="preserve"> in the Greater Himalayan range of Nanda Devi Biosphere Reserve, Uttarakhand, India: a new record</w:t>
            </w:r>
          </w:p>
        </w:tc>
        <w:tc>
          <w:tcPr>
            <w:tcW w:w="2073" w:type="dxa"/>
            <w:tcBorders>
              <w:top w:val="nil"/>
              <w:left w:val="nil"/>
              <w:bottom w:val="single" w:sz="8" w:space="0" w:color="auto"/>
              <w:right w:val="single" w:sz="8" w:space="0" w:color="auto"/>
            </w:tcBorders>
            <w:shd w:val="clear" w:color="auto" w:fill="auto"/>
            <w:noWrap/>
            <w:vAlign w:val="center"/>
          </w:tcPr>
          <w:p w14:paraId="0F4F05D8" w14:textId="139A4C74"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w:t>
            </w:r>
          </w:p>
        </w:tc>
        <w:tc>
          <w:tcPr>
            <w:tcW w:w="2126" w:type="dxa"/>
            <w:tcBorders>
              <w:top w:val="nil"/>
              <w:left w:val="nil"/>
              <w:bottom w:val="single" w:sz="8" w:space="0" w:color="auto"/>
              <w:right w:val="single" w:sz="8" w:space="0" w:color="auto"/>
            </w:tcBorders>
            <w:shd w:val="clear" w:color="auto" w:fill="auto"/>
            <w:noWrap/>
            <w:vAlign w:val="center"/>
          </w:tcPr>
          <w:p w14:paraId="659FF5E6" w14:textId="2173BEA8"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F7BCD" w:rsidRPr="00BC70CF" w14:paraId="5A6A4D67"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46FDE4C2" w14:textId="0C9BA4F9" w:rsidR="006F7BCD" w:rsidRPr="00BC70CF" w:rsidRDefault="003B5DB4"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ghKdTlFx","properties":{"formattedCitation":"(Choudhury, 2015)","plainCitation":"(Choudhury, 2015)","dontUpdate":true,"noteIndex":0},"citationItems":[{"id":2225,"uris":["http://zotero.org/users/2793828/items/AVTMGR7S"],"uri":["http://zotero.org/users/2793828/items/AVTMGR7S"],"itemData":{"id":2225,"type":"article-journal","container-title":"Journal of Threatened Taxa","DOI":"10.11609/JoTT.o4206.7475-6","ISSN":"0974-7907","issue":"8","journalAbbreviation":"1","language":"en","page":"7475-7476","source":"www.threatenedtaxa.org","title":"The Tibetan Wolf Canis lupus chanco Gray (Mammalia: Carnivora: Canidae) in northeastern India with a recent sighting from northern Sikkim, India","title-short":"The Tibetan Wolf Canis lupus chanco Gray (Mammalia","volume":"7","author":[{"family":"Choudhury","given":"Anwaruddin"}],"issued":{"date-parts":[["2015",6,26]]}}}],"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Choudhury, 2015</w:t>
            </w:r>
            <w:r w:rsidRPr="00BC70CF">
              <w:rPr>
                <w:rFonts w:ascii="Times New Roman" w:eastAsia="Times New Roman" w:hAnsi="Times New Roman" w:cs="Times New Roman"/>
                <w:color w:val="000000"/>
                <w:sz w:val="24"/>
                <w:szCs w:val="24"/>
                <w:lang w:eastAsia="en-GB"/>
              </w:rPr>
              <w:fldChar w:fldCharType="end"/>
            </w:r>
            <w:r w:rsidR="006F7BCD" w:rsidRPr="00BC70CF">
              <w:rPr>
                <w:rFonts w:ascii="Times New Roman" w:eastAsia="Times New Roman" w:hAnsi="Times New Roman" w:cs="Times New Roman"/>
                <w:color w:val="000000"/>
                <w:sz w:val="24"/>
                <w:szCs w:val="24"/>
                <w:lang w:eastAsia="en-GB"/>
              </w:rPr>
              <w:t xml:space="preserve"> </w:t>
            </w:r>
          </w:p>
        </w:tc>
        <w:tc>
          <w:tcPr>
            <w:tcW w:w="8115" w:type="dxa"/>
            <w:tcBorders>
              <w:top w:val="nil"/>
              <w:left w:val="nil"/>
              <w:bottom w:val="single" w:sz="8" w:space="0" w:color="auto"/>
              <w:right w:val="single" w:sz="8" w:space="0" w:color="auto"/>
            </w:tcBorders>
            <w:shd w:val="clear" w:color="auto" w:fill="auto"/>
            <w:noWrap/>
            <w:vAlign w:val="center"/>
          </w:tcPr>
          <w:p w14:paraId="153DCF28" w14:textId="16B8C2F5"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The Tibetan Wolf Canis lupus chanco Gray (Mammalia: Carnivora: Canidae) in </w:t>
            </w:r>
            <w:proofErr w:type="spellStart"/>
            <w:r w:rsidRPr="00BC70CF">
              <w:rPr>
                <w:rFonts w:ascii="Times New Roman" w:eastAsia="Times New Roman" w:hAnsi="Times New Roman" w:cs="Times New Roman"/>
                <w:color w:val="000000"/>
                <w:sz w:val="24"/>
                <w:szCs w:val="24"/>
                <w:lang w:eastAsia="en-GB"/>
              </w:rPr>
              <w:t>northeastern</w:t>
            </w:r>
            <w:proofErr w:type="spellEnd"/>
            <w:r w:rsidRPr="00BC70CF">
              <w:rPr>
                <w:rFonts w:ascii="Times New Roman" w:eastAsia="Times New Roman" w:hAnsi="Times New Roman" w:cs="Times New Roman"/>
                <w:color w:val="000000"/>
                <w:sz w:val="24"/>
                <w:szCs w:val="24"/>
                <w:lang w:eastAsia="en-GB"/>
              </w:rPr>
              <w:t xml:space="preserve"> India with a recent sighting from northern Sikkim, India</w:t>
            </w:r>
          </w:p>
        </w:tc>
        <w:tc>
          <w:tcPr>
            <w:tcW w:w="2073" w:type="dxa"/>
            <w:tcBorders>
              <w:top w:val="nil"/>
              <w:left w:val="nil"/>
              <w:bottom w:val="single" w:sz="8" w:space="0" w:color="auto"/>
              <w:right w:val="single" w:sz="8" w:space="0" w:color="auto"/>
            </w:tcBorders>
            <w:shd w:val="clear" w:color="auto" w:fill="auto"/>
            <w:noWrap/>
            <w:vAlign w:val="center"/>
          </w:tcPr>
          <w:p w14:paraId="7F40DB7D" w14:textId="491BF7F6"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w:t>
            </w:r>
          </w:p>
        </w:tc>
        <w:tc>
          <w:tcPr>
            <w:tcW w:w="2126" w:type="dxa"/>
            <w:tcBorders>
              <w:top w:val="nil"/>
              <w:left w:val="nil"/>
              <w:bottom w:val="single" w:sz="8" w:space="0" w:color="auto"/>
              <w:right w:val="single" w:sz="8" w:space="0" w:color="auto"/>
            </w:tcBorders>
            <w:shd w:val="clear" w:color="auto" w:fill="auto"/>
            <w:noWrap/>
            <w:vAlign w:val="center"/>
          </w:tcPr>
          <w:p w14:paraId="76313FD2" w14:textId="510472BB"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F7BCD" w:rsidRPr="00BC70CF" w14:paraId="574159B3"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31C929D9" w14:textId="21ED8D8D" w:rsidR="006F7BCD" w:rsidRPr="00BC70CF" w:rsidRDefault="003B5DB4" w:rsidP="006F7BCD">
            <w:pPr>
              <w:spacing w:after="0" w:line="240" w:lineRule="auto"/>
              <w:rPr>
                <w:rFonts w:ascii="Times New Roman" w:eastAsia="Times New Roman" w:hAnsi="Times New Roman" w:cs="Times New Roman"/>
                <w:color w:val="000000"/>
                <w:sz w:val="24"/>
                <w:szCs w:val="24"/>
                <w:lang w:val="de-DE"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val="de-DE" w:eastAsia="en-GB"/>
              </w:rPr>
              <w:instrText xml:space="preserve"> ADDIN ZOTERO_ITEM CSL_CITATION {"citationID":"TwCLUCpY","properties":{"formattedCitation":"(Habib et al., 2013)","plainCitation":"(Habib et al., 2013)","dontUpdate":true,"noteIndex":0},"citationItems":[{"id":796,"uris":["http://zotero.org/users/2793828/items/M7A9X9VY"],"uri":["http://zotero.org/users/2793828/items/M7A9X9VY"],"itemData":{"id":796,"type":"article","title":"Ecology and Conservation of Himalayan Wolf. Wildlife Institute of India – Technical Report No. TR – 2013/01, Pp 46.","author":[{"family":"Habib","given":"B."},{"family":"Shrotriya","given":"S."},{"family":"Jhala","given":"Yadrendradev V."}],"issued":{"date-parts":[["201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lang w:val="de-DE"/>
              </w:rPr>
              <w:t>Habib et al., 2013</w:t>
            </w:r>
            <w:r w:rsidRPr="00BC70CF">
              <w:rPr>
                <w:rFonts w:ascii="Times New Roman" w:eastAsia="Times New Roman" w:hAnsi="Times New Roman" w:cs="Times New Roman"/>
                <w:color w:val="000000"/>
                <w:sz w:val="24"/>
                <w:szCs w:val="24"/>
                <w:lang w:eastAsia="en-GB"/>
              </w:rPr>
              <w:fldChar w:fldCharType="end"/>
            </w:r>
            <w:r w:rsidR="006F7BCD" w:rsidRPr="00BC70CF">
              <w:rPr>
                <w:rFonts w:ascii="Times New Roman" w:eastAsia="Times New Roman" w:hAnsi="Times New Roman" w:cs="Times New Roman"/>
                <w:color w:val="000000"/>
                <w:sz w:val="24"/>
                <w:szCs w:val="24"/>
                <w:lang w:val="de-DE" w:eastAsia="en-GB"/>
              </w:rPr>
              <w:t xml:space="preserve"> </w:t>
            </w:r>
          </w:p>
        </w:tc>
        <w:tc>
          <w:tcPr>
            <w:tcW w:w="8115" w:type="dxa"/>
            <w:tcBorders>
              <w:top w:val="nil"/>
              <w:left w:val="nil"/>
              <w:bottom w:val="single" w:sz="8" w:space="0" w:color="auto"/>
              <w:right w:val="single" w:sz="8" w:space="0" w:color="auto"/>
            </w:tcBorders>
            <w:shd w:val="clear" w:color="auto" w:fill="auto"/>
            <w:noWrap/>
            <w:vAlign w:val="center"/>
          </w:tcPr>
          <w:p w14:paraId="0D57421A" w14:textId="776B1245"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Ecology and Conservation of Himalayan Wolf</w:t>
            </w:r>
          </w:p>
        </w:tc>
        <w:tc>
          <w:tcPr>
            <w:tcW w:w="2073" w:type="dxa"/>
            <w:tcBorders>
              <w:top w:val="nil"/>
              <w:left w:val="nil"/>
              <w:bottom w:val="single" w:sz="8" w:space="0" w:color="auto"/>
              <w:right w:val="single" w:sz="8" w:space="0" w:color="auto"/>
            </w:tcBorders>
            <w:shd w:val="clear" w:color="auto" w:fill="auto"/>
            <w:noWrap/>
            <w:vAlign w:val="center"/>
          </w:tcPr>
          <w:p w14:paraId="678F91DF" w14:textId="61A8EA69"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tcPr>
          <w:p w14:paraId="09DBFB38" w14:textId="2835960A"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F7BCD" w:rsidRPr="00BC70CF" w14:paraId="130E5C22"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2DC1AA84" w14:textId="2DF293AF" w:rsidR="006F7BCD" w:rsidRPr="00BC70CF" w:rsidRDefault="00BC1CB5"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0QvHw6u0","properties":{"formattedCitation":"(Jamwal et al., 2019)","plainCitation":"(Jamwal et al., 2019)","dontUpdate":true,"noteIndex":0},"citationItems":[{"id":2305,"uris":["http://zotero.org/users/2793828/items/L94UR889"],"uri":["http://zotero.org/users/2793828/items/L94UR889"],"itemData":{"id":2305,"type":"article-journal","abstract":"Hemis National Park of the Trans-Himalayas is home to a large population of the snow leopard Panthera uncia and increasing numbers of agro-pastoralists. To persist in this harsh terrain, farmers have to either farm livestock or hunt free-ranging, native ungulates. The availability of more livestock and fewer natural prey created a dynamic whereby snow leopards depredated livestock, followed by retaliatory killing of snow leopards. In 1992, to assist farmers and wildlife, the government enacted a cost-compensation scheme. Following a decade with marginally fewer depredation events, in 2002, two additional strategies were implemented: predator-proof holding pens and the Himalayan Homestay Programme. We assessed 22 years (1992–2013) of depredation data, comparing the periods before and after the additional initiatives. Government records showed that during 1992–2013, 1,624 livestock were depredated from 339 sites, with c. USD 15,000 paid as compensation. There were significantly more kills annually before (a mean of 41) than after (3.5) the initiatives, and mass killings (≥ 5 animals killed per attack) were significantly reduced from 5.5 to 0.5 events per year. Goats and sheep (57%) and horses (13%) comprised the majority of losses. The marked reduction in depredation occurred whilst regulations against hunting were being enforced, probably resulting in an increase in the number of wild prey as alternative food. We conclude that together, cost-compensation, tighter hunting regulations, improved holding pens and the Homestay Programme helped support the well-being of the community while aiding conservation efforts.","container-title":"Oryx","DOI":"10.1017/S0030605317001892","ISSN":"0030-6053, 1365-3008","issue":"1","language":"en","page":"58-62","source":"Cambridge Core","title":"Factors contributing to a striking shift in human–wildlife dynamics in Hemis National Park, India: 22 years of reported snow leopard depredation","title-short":"Factors contributing to a striking shift in human–wildlife dynamics in Hemis National Park, India","volume":"53","author":[{"family":"Jamwal","given":"Pushpinder S."},{"family":"Takpa","given":"Jigmet"},{"family":"Parsons","given":"Michael H."}],"issued":{"date-parts":[["2019",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Jamwal et al., 2019</w:t>
            </w:r>
            <w:r w:rsidRPr="00BC70CF">
              <w:rPr>
                <w:rFonts w:ascii="Times New Roman" w:eastAsia="Times New Roman" w:hAnsi="Times New Roman" w:cs="Times New Roman"/>
                <w:color w:val="000000"/>
                <w:sz w:val="24"/>
                <w:szCs w:val="24"/>
                <w:lang w:eastAsia="en-GB"/>
              </w:rPr>
              <w:fldChar w:fldCharType="end"/>
            </w:r>
            <w:r w:rsidR="006F7BCD" w:rsidRPr="00BC70CF">
              <w:rPr>
                <w:rFonts w:ascii="Times New Roman" w:eastAsia="Times New Roman" w:hAnsi="Times New Roman" w:cs="Times New Roman"/>
                <w:color w:val="000000"/>
                <w:sz w:val="24"/>
                <w:szCs w:val="24"/>
                <w:lang w:eastAsia="en-GB"/>
              </w:rPr>
              <w:t xml:space="preserve"> </w:t>
            </w:r>
          </w:p>
        </w:tc>
        <w:tc>
          <w:tcPr>
            <w:tcW w:w="8115" w:type="dxa"/>
            <w:tcBorders>
              <w:top w:val="nil"/>
              <w:left w:val="nil"/>
              <w:bottom w:val="single" w:sz="8" w:space="0" w:color="auto"/>
              <w:right w:val="single" w:sz="8" w:space="0" w:color="auto"/>
            </w:tcBorders>
            <w:shd w:val="clear" w:color="auto" w:fill="auto"/>
            <w:noWrap/>
            <w:vAlign w:val="center"/>
          </w:tcPr>
          <w:p w14:paraId="79B75434" w14:textId="183DEF45"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Factors contributing to a striking shift in human–wildlife dynamics in Hemis National Park, India: 22 years of reported snow leopard depredation</w:t>
            </w:r>
          </w:p>
        </w:tc>
        <w:tc>
          <w:tcPr>
            <w:tcW w:w="2073" w:type="dxa"/>
            <w:tcBorders>
              <w:top w:val="nil"/>
              <w:left w:val="nil"/>
              <w:bottom w:val="single" w:sz="8" w:space="0" w:color="auto"/>
              <w:right w:val="single" w:sz="8" w:space="0" w:color="auto"/>
            </w:tcBorders>
            <w:shd w:val="clear" w:color="auto" w:fill="auto"/>
            <w:noWrap/>
            <w:vAlign w:val="center"/>
          </w:tcPr>
          <w:p w14:paraId="09264F52" w14:textId="1B10DD65"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tcPr>
          <w:p w14:paraId="1DBDBD28" w14:textId="710A2F6D"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F7BCD" w:rsidRPr="00BC70CF" w14:paraId="2417B2EE"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1E1A6A66" w14:textId="7BE4D4AC" w:rsidR="00BC1CB5" w:rsidRPr="00BC70CF" w:rsidRDefault="00BC1CB5"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BrfwgzRX","properties":{"formattedCitation":"(Jhala and Giles, 1991)","plainCitation":"(Jhala and Giles, 1991)","dontUpdate":true,"noteIndex":0},"citationItems":[{"id":2109,"uris":["http://zotero.org/users/2793828/items/2X5ZV6LC"],"uri":["http://zotero.org/users/2793828/items/2X5ZV6LC"],"itemData":{"id":2109,"type":"article-journal","abstract":"Abstract: Populations of wolves were estimated for the states of Gujarat and Rajasthan, India, based on interviews and surveys. The wolf range is continuous. The total number of wolves in Gujarat is between 190 and 270 and in Rajasthan is between 253 and 350. Recommendations for a wolf conservation strategy include: (1) encouraging public support and education, (2) enforcing legal protection, (3) paying compensation for wolf-killed livestock, (4) conducting surveys of wolf populations and research on the dynamics of select populations, (5) protecting breeding habitats, and (6) eradicating feral dogs from wolf conservation areas. It is not too late to save the wolf if such a conservation strategy is implemented immediately.","container-title":"Conservation Biology","DOI":"10.1111/j.1523-1739.1991.tb00354.x","ISSN":"1523-1739","issue":"4","language":"en","page":"476-483","source":"Wiley Online Library","title":"The Status and Conservation of the Wolf in Gujarat and Rajasthan, India","volume":"5","author":[{"family":"Jhala","given":"Yadvendradev V."},{"family":"Giles","given":"Robert H."}],"issued":{"date-parts":[["199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Jhala and Giles, 1991</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767083FF" w14:textId="48AA343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The Status and Conservation of the Wolf in Gujarat and Rajasthan, India</w:t>
            </w:r>
          </w:p>
        </w:tc>
        <w:tc>
          <w:tcPr>
            <w:tcW w:w="2073" w:type="dxa"/>
            <w:tcBorders>
              <w:top w:val="nil"/>
              <w:left w:val="nil"/>
              <w:bottom w:val="single" w:sz="8" w:space="0" w:color="auto"/>
              <w:right w:val="single" w:sz="8" w:space="0" w:color="auto"/>
            </w:tcBorders>
            <w:shd w:val="clear" w:color="auto" w:fill="auto"/>
            <w:noWrap/>
            <w:vAlign w:val="center"/>
          </w:tcPr>
          <w:p w14:paraId="5584CFA3" w14:textId="44A20902"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pallipes</w:t>
            </w:r>
          </w:p>
        </w:tc>
        <w:tc>
          <w:tcPr>
            <w:tcW w:w="2126" w:type="dxa"/>
            <w:tcBorders>
              <w:top w:val="nil"/>
              <w:left w:val="nil"/>
              <w:bottom w:val="single" w:sz="8" w:space="0" w:color="auto"/>
              <w:right w:val="single" w:sz="8" w:space="0" w:color="auto"/>
            </w:tcBorders>
            <w:shd w:val="clear" w:color="auto" w:fill="auto"/>
            <w:noWrap/>
            <w:vAlign w:val="center"/>
          </w:tcPr>
          <w:p w14:paraId="631E7FBF" w14:textId="17406234"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F7BCD" w:rsidRPr="00BC70CF" w14:paraId="470FA130"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5A7A88AE" w14:textId="4824580F" w:rsidR="00D51BBD" w:rsidRPr="00BC70CF" w:rsidRDefault="00D51BB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lastRenderedPageBreak/>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2YKrGcY2","properties":{"formattedCitation":"(Jhala, 1993)","plainCitation":"(Jhala, 1993)","dontUpdate":true,"noteIndex":0},"citationItems":[{"id":2121,"uris":["http://zotero.org/users/2793828/items/DWWV6JD7"],"uri":["http://zotero.org/users/2793828/items/DWWV6JD7"],"itemData":{"id":2121,"type":"article-journal","abstract":"Abstract: The role of predation on the endangered blackbuck antelope (Antelope cervicapra) by the endangered Indian wolf (Canis lupus pallipes) in Velavadar National Park, Gujarat, India, was evaluated in terms of ratios of predator to prey. Food habits of wolves were determined from scat analysis and by direct observation. Consumption was estimated from unutilized portions of blackbuck kills. Wolves preyed primarily on blackbuck (88% biomass consumption), rodents, and hares (Lepus nigricollis). Wolves consumed 4.62 (S.E. 0.11) kg/wolf/kill and made kills at an interval of 3.5 (S.E. 0.5) days. Daily consumption by wolves was estimated at 1.33 kg/wolf. The number of blackbuck killed annually per wolf was estimated between 35 and 39. Between 142 to 158 blackbuck per wolf were considered essential to maintain a stable blackbuck population. Managing the grassland habitat by annual removal of the exotic shrub Prosopis juliflora, minimizing human disturbance to wolves at kills, and reducing predation on blackbuck by feral dogs were some ways to ensure continued viability of this wolf-blackbuck system.","container-title":"Conservation Biology","DOI":"10.1046/j.1523-1739.1993.740874.x","ISSN":"1523-1739","issue":"4","language":"en","page":"874-881","source":"Wiley Online Library","title":"Predation on Blackbuck by Wolves in Velavadar National Park, Gujarat, India","volume":"7","author":[{"family":"Jhala","given":"Yadvendradev V."}],"issued":{"date-parts":[["199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Jhala, 1993</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29DA6E4D"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Predation on Blackbuck by Wolves in </w:t>
            </w:r>
            <w:proofErr w:type="spellStart"/>
            <w:r w:rsidRPr="00BC70CF">
              <w:rPr>
                <w:rFonts w:ascii="Times New Roman" w:eastAsia="Times New Roman" w:hAnsi="Times New Roman" w:cs="Times New Roman"/>
                <w:color w:val="000000"/>
                <w:sz w:val="24"/>
                <w:szCs w:val="24"/>
                <w:lang w:eastAsia="en-GB"/>
              </w:rPr>
              <w:t>Velavadar</w:t>
            </w:r>
            <w:proofErr w:type="spellEnd"/>
            <w:r w:rsidRPr="00BC70CF">
              <w:rPr>
                <w:rFonts w:ascii="Times New Roman" w:eastAsia="Times New Roman" w:hAnsi="Times New Roman" w:cs="Times New Roman"/>
                <w:color w:val="000000"/>
                <w:sz w:val="24"/>
                <w:szCs w:val="24"/>
                <w:lang w:eastAsia="en-GB"/>
              </w:rPr>
              <w:t xml:space="preserve"> National Park, Gujarat, India</w:t>
            </w:r>
          </w:p>
        </w:tc>
        <w:tc>
          <w:tcPr>
            <w:tcW w:w="2073" w:type="dxa"/>
            <w:tcBorders>
              <w:top w:val="nil"/>
              <w:left w:val="nil"/>
              <w:bottom w:val="single" w:sz="8" w:space="0" w:color="auto"/>
              <w:right w:val="single" w:sz="8" w:space="0" w:color="auto"/>
            </w:tcBorders>
            <w:shd w:val="clear" w:color="auto" w:fill="auto"/>
            <w:noWrap/>
            <w:vAlign w:val="center"/>
            <w:hideMark/>
          </w:tcPr>
          <w:p w14:paraId="3BC659D0" w14:textId="77777777" w:rsidR="006F7BCD" w:rsidRPr="00BC70CF" w:rsidRDefault="006F7BCD" w:rsidP="006F7BCD">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pallipes</w:t>
            </w:r>
          </w:p>
        </w:tc>
        <w:tc>
          <w:tcPr>
            <w:tcW w:w="2126" w:type="dxa"/>
            <w:tcBorders>
              <w:top w:val="nil"/>
              <w:left w:val="nil"/>
              <w:bottom w:val="single" w:sz="8" w:space="0" w:color="auto"/>
              <w:right w:val="single" w:sz="8" w:space="0" w:color="auto"/>
            </w:tcBorders>
            <w:shd w:val="clear" w:color="auto" w:fill="auto"/>
            <w:noWrap/>
            <w:vAlign w:val="center"/>
            <w:hideMark/>
          </w:tcPr>
          <w:p w14:paraId="4370523C" w14:textId="77777777" w:rsidR="006F7BCD" w:rsidRPr="00BC70CF" w:rsidRDefault="006F7BCD" w:rsidP="006F7BCD">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1A69C5BF"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487D52AA" w14:textId="3615B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F37003" w:rsidRPr="00BC70CF">
              <w:rPr>
                <w:rFonts w:ascii="Times New Roman" w:eastAsia="Times New Roman" w:hAnsi="Times New Roman" w:cs="Times New Roman"/>
                <w:color w:val="000000"/>
                <w:sz w:val="24"/>
                <w:szCs w:val="24"/>
                <w:lang w:eastAsia="en-GB"/>
              </w:rPr>
              <w:instrText xml:space="preserve"> ADDIN ZOTERO_ITEM CSL_CITATION {"citationID":"QCLrF4Bw","properties":{"formattedCitation":"(Jhala, 2003)","plainCitation":"(Jhala, 2003)","dontUpdate":true,"noteIndex":0},"citationItems":[{"id":2774,"uris":["http://zotero.org/users/2793828/items/E7PMKUDJ"],"uri":["http://zotero.org/users/2793828/items/E7PMKUDJ"],"itemData":{"id":2774,"type":"article-journal","container-title":"J. Bombay Nat. Hist. Soc","issue":"2&amp;3","title":"Status, ecology and conservation of the Indian wolf Canis lupus pallipes Sykes.","volume":"100","author":[{"family":"Jhala","given":"Y. V."}],"issued":{"date-parts":[["200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Jhala 2003</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AD91702" w14:textId="7A4CCEE0"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hAnsi="Times New Roman" w:cs="Times New Roman"/>
                <w:color w:val="222222"/>
                <w:sz w:val="24"/>
                <w:szCs w:val="24"/>
                <w:shd w:val="clear" w:color="auto" w:fill="FFFFFF"/>
              </w:rPr>
              <w:t>Status, ecology and conservation of the Indian wolf Canis lupus pallipes Sykes</w:t>
            </w:r>
          </w:p>
        </w:tc>
        <w:tc>
          <w:tcPr>
            <w:tcW w:w="2073" w:type="dxa"/>
            <w:tcBorders>
              <w:top w:val="nil"/>
              <w:left w:val="nil"/>
              <w:bottom w:val="single" w:sz="8" w:space="0" w:color="auto"/>
              <w:right w:val="single" w:sz="8" w:space="0" w:color="auto"/>
            </w:tcBorders>
            <w:shd w:val="clear" w:color="auto" w:fill="auto"/>
            <w:noWrap/>
            <w:vAlign w:val="center"/>
          </w:tcPr>
          <w:p w14:paraId="455453A2" w14:textId="2F8DDD22"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pallipes</w:t>
            </w:r>
          </w:p>
        </w:tc>
        <w:tc>
          <w:tcPr>
            <w:tcW w:w="2126" w:type="dxa"/>
            <w:tcBorders>
              <w:top w:val="nil"/>
              <w:left w:val="nil"/>
              <w:bottom w:val="single" w:sz="8" w:space="0" w:color="auto"/>
              <w:right w:val="single" w:sz="8" w:space="0" w:color="auto"/>
            </w:tcBorders>
            <w:shd w:val="clear" w:color="auto" w:fill="auto"/>
            <w:noWrap/>
            <w:vAlign w:val="center"/>
          </w:tcPr>
          <w:p w14:paraId="4F1958A0" w14:textId="70691C78"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4F1BE925" w14:textId="4D2B6CEB" w:rsidTr="005F21DC">
        <w:trPr>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5060AAE7" w14:textId="47F8743B" w:rsidR="00D51BBD" w:rsidRPr="00BC70CF" w:rsidRDefault="00D51BBD"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qcpLfV9o","properties":{"formattedCitation":"(Habib et al., 2013)","plainCitation":"(Habib et al., 2013)","dontUpdate":true,"noteIndex":0},"citationItems":[{"id":796,"uris":["http://zotero.org/users/2793828/items/M7A9X9VY"],"uri":["http://zotero.org/users/2793828/items/M7A9X9VY"],"itemData":{"id":796,"type":"article","title":"Ecology and Conservation of Himalayan Wolf. Wildlife Institute of India – Technical Report No. TR – 2013/01, Pp 46.","author":[{"family":"Habib","given":"B."},{"family":"Shrotriya","given":"S."},{"family":"Jhala","given":"Yadrendradev V."}],"issued":{"date-parts":[["201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Habib et al., 2013</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2789388F" w14:textId="52E3C118"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Ecology and Conservation of Himalayan Wolf. Wildlife Institute of India–Technical Report </w:t>
            </w:r>
          </w:p>
        </w:tc>
        <w:tc>
          <w:tcPr>
            <w:tcW w:w="2073" w:type="dxa"/>
            <w:tcBorders>
              <w:top w:val="nil"/>
              <w:left w:val="nil"/>
              <w:bottom w:val="single" w:sz="8" w:space="0" w:color="auto"/>
              <w:right w:val="single" w:sz="8" w:space="0" w:color="auto"/>
            </w:tcBorders>
            <w:shd w:val="clear" w:color="auto" w:fill="auto"/>
            <w:noWrap/>
            <w:vAlign w:val="center"/>
          </w:tcPr>
          <w:p w14:paraId="564B9B37" w14:textId="280B3E7A"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tcPr>
          <w:p w14:paraId="2D8E81F2" w14:textId="526891AE"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c>
          <w:tcPr>
            <w:tcW w:w="2126" w:type="dxa"/>
            <w:vAlign w:val="center"/>
          </w:tcPr>
          <w:p w14:paraId="15FE4831" w14:textId="18D44372" w:rsidR="00693AB5" w:rsidRPr="00BC70CF" w:rsidRDefault="00693AB5" w:rsidP="00693AB5">
            <w:pPr>
              <w:rPr>
                <w:rFonts w:ascii="Times New Roman" w:hAnsi="Times New Roman" w:cs="Times New Roman"/>
                <w:sz w:val="24"/>
                <w:szCs w:val="24"/>
              </w:rPr>
            </w:pPr>
          </w:p>
        </w:tc>
      </w:tr>
      <w:tr w:rsidR="00693AB5" w:rsidRPr="00BC70CF" w14:paraId="1060BDC3" w14:textId="77777777" w:rsidTr="005F21DC">
        <w:trPr>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120F846F" w14:textId="73341E5E"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Pr="00BC70CF">
              <w:rPr>
                <w:rFonts w:ascii="Times New Roman" w:eastAsia="Times New Roman" w:hAnsi="Times New Roman" w:cs="Times New Roman"/>
                <w:color w:val="000000"/>
                <w:sz w:val="24"/>
                <w:szCs w:val="24"/>
                <w:lang w:eastAsia="en-GB"/>
              </w:rPr>
              <w:instrText xml:space="preserve"> ADDIN ZOTERO_ITEM CSL_CITATION {"citationID":"kzW0uVnO","properties":{"formattedCitation":"(Hennelly et al. 2015)","plainCitation":"(Hennelly et al. 2015)","dontUpdate":true,"noteIndex":0},"citationItems":[{"id":1166,"uris":["http://zotero.org/users/2793828/items/XUPV5REQ"],"uri":["http://zotero.org/users/2793828/items/XUPV5REQ"],"itemData":{"id":1166,"type":"article-journal","container-title":"Canid Biology &amp; Conservation","issue":"7","page":"27-30","title":"Himalayan wolf and feral dog displaying mating behaviour in Spiti Valley, India, and potential conservation threats from sympatric feral dogs","volume":"18","author":[{"family":"Hennelly","given":"L."},{"family":"Habib","given":"B."},{"family":"Lyngdoh","given":"S."}],"issued":{"date-parts":[["2015"]]}}}],"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Hennelly et al. 2015</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78584F44" w14:textId="047AC7A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hAnsi="Times New Roman" w:cs="Times New Roman"/>
                <w:sz w:val="24"/>
                <w:szCs w:val="24"/>
              </w:rPr>
              <w:t>Himalayan wolf and feral dog displaying mating behaviour in Spiti Valley, India, and potential conservation threats from sympatric feral dogs.</w:t>
            </w:r>
          </w:p>
        </w:tc>
        <w:tc>
          <w:tcPr>
            <w:tcW w:w="2073" w:type="dxa"/>
            <w:tcBorders>
              <w:top w:val="nil"/>
              <w:left w:val="nil"/>
              <w:bottom w:val="single" w:sz="8" w:space="0" w:color="auto"/>
              <w:right w:val="single" w:sz="8" w:space="0" w:color="auto"/>
            </w:tcBorders>
            <w:shd w:val="clear" w:color="auto" w:fill="auto"/>
            <w:noWrap/>
            <w:vAlign w:val="center"/>
          </w:tcPr>
          <w:p w14:paraId="6EE5E5B4" w14:textId="7549FF99"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w:t>
            </w:r>
          </w:p>
        </w:tc>
        <w:tc>
          <w:tcPr>
            <w:tcW w:w="2126" w:type="dxa"/>
            <w:tcBorders>
              <w:top w:val="nil"/>
              <w:left w:val="nil"/>
              <w:bottom w:val="single" w:sz="8" w:space="0" w:color="auto"/>
              <w:right w:val="single" w:sz="8" w:space="0" w:color="auto"/>
            </w:tcBorders>
            <w:shd w:val="clear" w:color="auto" w:fill="auto"/>
            <w:noWrap/>
            <w:vAlign w:val="center"/>
          </w:tcPr>
          <w:p w14:paraId="04AA09EE" w14:textId="32DF77AF"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c>
          <w:tcPr>
            <w:tcW w:w="2126" w:type="dxa"/>
            <w:vAlign w:val="center"/>
          </w:tcPr>
          <w:p w14:paraId="0A4B935B" w14:textId="77777777" w:rsidR="00693AB5" w:rsidRPr="00BC70CF" w:rsidRDefault="00693AB5" w:rsidP="00693AB5">
            <w:pPr>
              <w:rPr>
                <w:rFonts w:ascii="Times New Roman" w:hAnsi="Times New Roman" w:cs="Times New Roman"/>
                <w:sz w:val="24"/>
                <w:szCs w:val="24"/>
              </w:rPr>
            </w:pPr>
          </w:p>
        </w:tc>
      </w:tr>
      <w:tr w:rsidR="00693AB5" w:rsidRPr="00BC70CF" w14:paraId="0F8FF0EB"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38675F5A" w14:textId="6A477F6D" w:rsidR="00E56DC4" w:rsidRPr="00BC70CF" w:rsidRDefault="00E56DC4"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2ZN70Zol","properties":{"formattedCitation":"(Ghoshal et al., 2017)","plainCitation":"(Ghoshal et al., 2017)","dontUpdate":true,"noteIndex":0},"citationItems":[{"id":2310,"uris":["http://zotero.org/users/2793828/items/KS6N5WJI"],"uri":["http://zotero.org/users/2793828/items/KS6N5WJI"],"itemData":{"id":2310,"type":"article-journal","abstract":"Understanding species distributions, patterns of change and threats can form the basis for assessing the conservation status of elusive species that are difficult to survey. The snow leopard Panthera uncia is the top predator of the Central and South Asian mountains. Knowledge of the distribution and status of this elusive felid and its wild prey is limited. Using recall-based key-informant interviews we estimated site use by snow leopards and their primary wild prey, blue sheep Pseudois nayaur and Asiatic ibex Capra sibirica, across two time periods (past: 1985–1992; recent: 2008–2012) in the state of Himachal Pradesh, India. We also conducted a threat assessment for the recent period. Probability of site use was similar across the two time periods for snow leopards, blue sheep and ibex, whereas for wild prey (blue sheep and ibex combined) overall there was an 8% contraction. Although our surveys were conducted in areas within the presumed distribution range of the snow leopard, we found snow leopards were using only 75% of the area (14,616 km2). Blue sheep and ibex had distinct distribution ranges. Snow leopards and their wild prey were not restricted to protected areas, which encompassed only 17% of their distribution within the study area. Migratory livestock grazing was pervasive across ibex distribution range and was the most widespread and serious conservation threat. Depredation by free-ranging dogs, and illegal hunting and wildlife trade were the other severe threats. Our results underscore the importance of community-based, landscape-scale conservation approaches and caution against reliance on geophysical and opinion-based distribution maps that have been used to estimate national and global snow leopard ranges.","container-title":"Oryx","DOI":"10.1017/S0030605317001107","ISSN":"0030-6053, 1365-3008","language":"en","page":"1-13","source":"Cambridge Core","title":"Assessing changes in distribution of the Endangered snow leopard Panthera uncia and its wild prey over 2 decades in the Indian Himalaya through interview-based occupancy surveys","author":[{"family":"Ghoshal","given":"Abhishek"},{"family":"Bhatnagar","given":"Yash Veer"},{"family":"Pandav","given":"Bivash"},{"family":"Sharma","given":"Koustubh"},{"family":"Mishra","given":"Charudutt"},{"family":"Raghunath","given":"R."},{"family":"Suryawanshi","given":"Kulbhushansingh R."}],"issued":{"date-parts":[["2017",1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Ghoshal et al., 201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70C1D8B5" w14:textId="6CA59E40"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ssessing changes in distribution of the Endangered snow leopard </w:t>
            </w:r>
            <w:r w:rsidRPr="00BC70CF">
              <w:rPr>
                <w:rFonts w:ascii="Times New Roman" w:eastAsia="Times New Roman" w:hAnsi="Times New Roman" w:cs="Times New Roman"/>
                <w:i/>
                <w:iCs/>
                <w:color w:val="000000"/>
                <w:sz w:val="24"/>
                <w:szCs w:val="24"/>
                <w:lang w:eastAsia="en-GB"/>
              </w:rPr>
              <w:t>Panthera uncia</w:t>
            </w:r>
            <w:r w:rsidRPr="00BC70CF">
              <w:rPr>
                <w:rFonts w:ascii="Times New Roman" w:eastAsia="Times New Roman" w:hAnsi="Times New Roman" w:cs="Times New Roman"/>
                <w:color w:val="000000"/>
                <w:sz w:val="24"/>
                <w:szCs w:val="24"/>
                <w:lang w:eastAsia="en-GB"/>
              </w:rPr>
              <w:t> and its wild prey over 2 decades in the Indian Himalaya through interview-based occupancy surveys</w:t>
            </w:r>
          </w:p>
        </w:tc>
        <w:tc>
          <w:tcPr>
            <w:tcW w:w="2073" w:type="dxa"/>
            <w:tcBorders>
              <w:top w:val="nil"/>
              <w:left w:val="nil"/>
              <w:bottom w:val="single" w:sz="8" w:space="0" w:color="auto"/>
              <w:right w:val="single" w:sz="8" w:space="0" w:color="auto"/>
            </w:tcBorders>
            <w:shd w:val="clear" w:color="auto" w:fill="auto"/>
            <w:noWrap/>
            <w:vAlign w:val="center"/>
          </w:tcPr>
          <w:p w14:paraId="57A38FDD" w14:textId="28B4F00B"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tcPr>
          <w:p w14:paraId="38D2F1B8" w14:textId="406993F6"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444E3394"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6410B8F5" w14:textId="312BAF8F" w:rsidR="00E56DC4" w:rsidRPr="00BC70CF" w:rsidRDefault="00E56DC4"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zexpcjQM","properties":{"formattedCitation":"(Mishra, 1997)","plainCitation":"(Mishra, 1997)","dontUpdate":true,"noteIndex":0},"citationItems":[{"id":181,"uris":["http://zotero.org/users/2793828/items/BZ2R6NA5"],"uri":["http://zotero.org/users/2793828/items/BZ2R6NA5"],"itemData":{"id":181,"type":"article-journal","container-title":"Environmental Conservation","issue":"4","page":"338-343","title":"Livestock depredation by large carnivores in the Indian trans-Himalaya: conflict perceptions and conservation prospects","volume":"38","author":[{"family":"Mishra","given":"C."}],"issued":{"date-parts":[["1997"]]}}}],"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Mishra, 199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70946D30" w14:textId="64BDEFD9"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Livestock depredation by large carnivores in the Indian trans-Himalaya: conflict perceptions and conservation prospects</w:t>
            </w:r>
          </w:p>
        </w:tc>
        <w:tc>
          <w:tcPr>
            <w:tcW w:w="2073" w:type="dxa"/>
            <w:tcBorders>
              <w:top w:val="nil"/>
              <w:left w:val="nil"/>
              <w:bottom w:val="single" w:sz="8" w:space="0" w:color="auto"/>
              <w:right w:val="single" w:sz="8" w:space="0" w:color="auto"/>
            </w:tcBorders>
            <w:shd w:val="clear" w:color="auto" w:fill="auto"/>
            <w:noWrap/>
            <w:vAlign w:val="center"/>
          </w:tcPr>
          <w:p w14:paraId="092DB0A5" w14:textId="65A73830"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tcPr>
          <w:p w14:paraId="38DE5420" w14:textId="5B2379E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31216ABA"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7D2590B8" w14:textId="476D1235" w:rsidR="00693AB5" w:rsidRPr="00BC70CF" w:rsidRDefault="00DA5830" w:rsidP="00693AB5">
            <w:pPr>
              <w:spacing w:after="0" w:line="240" w:lineRule="auto"/>
              <w:rPr>
                <w:rFonts w:ascii="Times New Roman" w:eastAsia="Times New Roman" w:hAnsi="Times New Roman" w:cs="Times New Roman"/>
                <w:color w:val="000000"/>
                <w:sz w:val="24"/>
                <w:szCs w:val="24"/>
                <w:lang w:val="de-DE"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val="de-DE" w:eastAsia="en-GB"/>
              </w:rPr>
              <w:instrText xml:space="preserve"> ADDIN ZOTERO_ITEM CSL_CITATION {"citationID":"g4Jp4e4X","properties":{"formattedCitation":"(Mukherjee et al., 2010)","plainCitation":"(Mukherjee et al., 2010)","dontUpdate":true,"noteIndex":0},"citationItems":[{"id":2319,"uris":["http://zotero.org/users/2793828/items/EM3FZB4P"],"uri":["http://zotero.org/users/2793828/items/EM3FZB4P"],"itemData":{"id":2319,"type":"article-journal","abstract":"The order Carnivora is well represented in India, with 58 of the 250 species found globally, occurring here. However, small carnivores figure very poorly in research and conservation policies in India. This is mainly due to the dearth of tested and standardized techniques that are both cost effective and conducive to small carnivore studies in the field. In this paper we present a non-invasive genetic technique standardized for the study of Indian felids and canids with the use of PCR amplification and restriction enzyme digestion of scat collected in the field.","container-title":"BMC Research Notes","DOI":"10.1186/1756-0500-3-159","ISSN":"1756-0500","issue":"1","journalAbbreviation":"BMC Research Notes","page":"159","source":"BioMed Central","title":"An evaluation of the PCR-RFLP technique to aid molecular-based monitoring of felids and canids in India","volume":"3","author":[{"family":"Mukherjee","given":"Shomita"},{"family":"CN","given":"Ashalakshmi"},{"family":"Home","given":"Chandrima"},{"family":"Ramakrishnan","given":"Uma"}],"issued":{"date-parts":[["2010",6,7]]}}}],"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lang w:val="de-DE"/>
              </w:rPr>
              <w:t>Mukherjee et al., 2010</w:t>
            </w:r>
            <w:r w:rsidRPr="00BC70CF">
              <w:rPr>
                <w:rFonts w:ascii="Times New Roman" w:eastAsia="Times New Roman" w:hAnsi="Times New Roman" w:cs="Times New Roman"/>
                <w:color w:val="000000"/>
                <w:sz w:val="24"/>
                <w:szCs w:val="24"/>
                <w:lang w:eastAsia="en-GB"/>
              </w:rPr>
              <w:fldChar w:fldCharType="end"/>
            </w:r>
            <w:r w:rsidR="00693AB5" w:rsidRPr="00BC70CF">
              <w:rPr>
                <w:rFonts w:ascii="Times New Roman" w:eastAsia="Times New Roman" w:hAnsi="Times New Roman" w:cs="Times New Roman"/>
                <w:color w:val="000000"/>
                <w:sz w:val="24"/>
                <w:szCs w:val="24"/>
                <w:lang w:val="de-DE" w:eastAsia="en-GB"/>
              </w:rPr>
              <w:t xml:space="preserve"> </w:t>
            </w:r>
          </w:p>
        </w:tc>
        <w:tc>
          <w:tcPr>
            <w:tcW w:w="8115" w:type="dxa"/>
            <w:tcBorders>
              <w:top w:val="nil"/>
              <w:left w:val="nil"/>
              <w:bottom w:val="single" w:sz="8" w:space="0" w:color="auto"/>
              <w:right w:val="single" w:sz="8" w:space="0" w:color="auto"/>
            </w:tcBorders>
            <w:shd w:val="clear" w:color="auto" w:fill="auto"/>
            <w:noWrap/>
            <w:vAlign w:val="center"/>
          </w:tcPr>
          <w:p w14:paraId="252DD5C9" w14:textId="2BD77E3D"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n evaluation of the PCR-RFLP technique to aid molecular-based monitoring of felids and canids in India</w:t>
            </w:r>
          </w:p>
        </w:tc>
        <w:tc>
          <w:tcPr>
            <w:tcW w:w="2073" w:type="dxa"/>
            <w:tcBorders>
              <w:top w:val="nil"/>
              <w:left w:val="nil"/>
              <w:bottom w:val="single" w:sz="8" w:space="0" w:color="auto"/>
              <w:right w:val="single" w:sz="8" w:space="0" w:color="auto"/>
            </w:tcBorders>
            <w:shd w:val="clear" w:color="auto" w:fill="auto"/>
            <w:noWrap/>
            <w:vAlign w:val="center"/>
          </w:tcPr>
          <w:p w14:paraId="6A6F4C12" w14:textId="0512B93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tcPr>
          <w:p w14:paraId="4AC63664" w14:textId="3A58184C"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1357F1C6"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2889269A" w14:textId="0598750D" w:rsidR="00DA5830" w:rsidRPr="00BC70CF" w:rsidRDefault="00DA5830"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Y2y53h17","properties":{"formattedCitation":"(Saad et al., 2015)","plainCitation":"(Saad et al., 2015)","dontUpdate":true,"noteIndex":0},"citationItems":[{"id":2695,"uris":["http://zotero.org/users/2793828/items/3NPMXPMM"],"uri":["http://zotero.org/users/2793828/items/3NPMXPMM"],"itemData":{"id":2695,"type":"article-journal","container-title":"J. Anim. Plant. Sci.","page":"433-440","title":"Distribution range and population status of Indian grey wolf (Canis Lupus Pallipes) and Asiatic jackal (Canis Aureus) in Lehri Nature Park, District Jhelum, Pakistan. Pakistan.","volume":"25","author":[{"family":"Saad","given":"M."},{"family":"Anwar","given":"M"},{"family":"Waseem","given":"Muhammad"},{"family":"Salim","given":"M."},{"family":"Ali","given":"Z."}],"issued":{"date-parts":[["2015"]]}}}],"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aad et al., 2015</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309ABCFC" w14:textId="3B01088F"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Distribution range and population status of Indian grey wolf (Canis Lupus Pallipes) and Asiatic jackal (Canis Aureus) in </w:t>
            </w:r>
            <w:proofErr w:type="spellStart"/>
            <w:r w:rsidRPr="00BC70CF">
              <w:rPr>
                <w:rFonts w:ascii="Times New Roman" w:eastAsia="Times New Roman" w:hAnsi="Times New Roman" w:cs="Times New Roman"/>
                <w:color w:val="000000"/>
                <w:sz w:val="24"/>
                <w:szCs w:val="24"/>
                <w:lang w:eastAsia="en-GB"/>
              </w:rPr>
              <w:t>Lehri</w:t>
            </w:r>
            <w:proofErr w:type="spellEnd"/>
            <w:r w:rsidRPr="00BC70CF">
              <w:rPr>
                <w:rFonts w:ascii="Times New Roman" w:eastAsia="Times New Roman" w:hAnsi="Times New Roman" w:cs="Times New Roman"/>
                <w:color w:val="000000"/>
                <w:sz w:val="24"/>
                <w:szCs w:val="24"/>
                <w:lang w:eastAsia="en-GB"/>
              </w:rPr>
              <w:t xml:space="preserve"> Nature Park, District Jhelum.</w:t>
            </w:r>
          </w:p>
        </w:tc>
        <w:tc>
          <w:tcPr>
            <w:tcW w:w="2073" w:type="dxa"/>
            <w:tcBorders>
              <w:top w:val="nil"/>
              <w:left w:val="nil"/>
              <w:bottom w:val="single" w:sz="8" w:space="0" w:color="auto"/>
              <w:right w:val="single" w:sz="8" w:space="0" w:color="auto"/>
            </w:tcBorders>
            <w:shd w:val="clear" w:color="auto" w:fill="auto"/>
            <w:noWrap/>
            <w:vAlign w:val="center"/>
          </w:tcPr>
          <w:p w14:paraId="3B50DD9F" w14:textId="31B21710"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pallipes</w:t>
            </w:r>
          </w:p>
        </w:tc>
        <w:tc>
          <w:tcPr>
            <w:tcW w:w="2126" w:type="dxa"/>
            <w:tcBorders>
              <w:top w:val="nil"/>
              <w:left w:val="nil"/>
              <w:bottom w:val="single" w:sz="8" w:space="0" w:color="auto"/>
              <w:right w:val="single" w:sz="8" w:space="0" w:color="auto"/>
            </w:tcBorders>
            <w:shd w:val="clear" w:color="auto" w:fill="auto"/>
            <w:noWrap/>
            <w:vAlign w:val="center"/>
          </w:tcPr>
          <w:p w14:paraId="285300F1" w14:textId="182B94BC"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54FBB380"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0E380BF7" w14:textId="53C5143A" w:rsidR="00693AB5" w:rsidRPr="00BC70CF" w:rsidRDefault="001F0263"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BNvxMEzO","properties":{"formattedCitation":"(Shankar et al., 2019)","plainCitation":"(Shankar et al., 2019)","dontUpdate":true,"noteIndex":0},"citationItems":[{"id":2686,"uris":["http://zotero.org/users/2793828/items/XS6X6UQH"],"uri":["http://zotero.org/users/2793828/items/XS6X6UQH"],"itemData":{"id":2686,"type":"article-journal","container-title":"ZOO'S PRINT","issue":"4","page":"22-26","title":"Indian Grey Wolf: first photographic record of Canis lupus pallipes from Papikonda National Park in northern Eastern Ghats, India.","volume":"34","author":[{"family":"Shankar","given":"A."},{"family":"Salaria","given":"N."},{"family":"Balaji","given":"K."},{"family":"Shameer","given":"T. T."}],"issued":{"date-parts":[["2019"]]}}}],"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hankar et al., 2019</w:t>
            </w:r>
            <w:r w:rsidRPr="00BC70CF">
              <w:rPr>
                <w:rFonts w:ascii="Times New Roman" w:eastAsia="Times New Roman" w:hAnsi="Times New Roman" w:cs="Times New Roman"/>
                <w:color w:val="000000"/>
                <w:sz w:val="24"/>
                <w:szCs w:val="24"/>
                <w:lang w:eastAsia="en-GB"/>
              </w:rPr>
              <w:fldChar w:fldCharType="end"/>
            </w:r>
            <w:r w:rsidR="00693AB5" w:rsidRPr="00BC70CF">
              <w:rPr>
                <w:rFonts w:ascii="Times New Roman" w:eastAsia="Times New Roman" w:hAnsi="Times New Roman" w:cs="Times New Roman"/>
                <w:color w:val="000000"/>
                <w:sz w:val="24"/>
                <w:szCs w:val="24"/>
                <w:lang w:eastAsia="en-GB"/>
              </w:rPr>
              <w:t xml:space="preserve"> </w:t>
            </w:r>
          </w:p>
        </w:tc>
        <w:tc>
          <w:tcPr>
            <w:tcW w:w="8115" w:type="dxa"/>
            <w:tcBorders>
              <w:top w:val="nil"/>
              <w:left w:val="nil"/>
              <w:bottom w:val="single" w:sz="8" w:space="0" w:color="auto"/>
              <w:right w:val="single" w:sz="8" w:space="0" w:color="auto"/>
            </w:tcBorders>
            <w:shd w:val="clear" w:color="auto" w:fill="auto"/>
            <w:noWrap/>
            <w:vAlign w:val="center"/>
          </w:tcPr>
          <w:p w14:paraId="172FC844" w14:textId="43C1F005"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n Grey Wolf: first photographic record of </w:t>
            </w:r>
            <w:r w:rsidRPr="00BC70CF">
              <w:rPr>
                <w:rFonts w:ascii="Times New Roman" w:eastAsia="Times New Roman" w:hAnsi="Times New Roman" w:cs="Times New Roman"/>
                <w:i/>
                <w:iCs/>
                <w:color w:val="000000"/>
                <w:sz w:val="24"/>
                <w:szCs w:val="24"/>
                <w:lang w:eastAsia="en-GB"/>
              </w:rPr>
              <w:t>Canis lupus pallipes</w:t>
            </w:r>
            <w:r w:rsidRPr="00BC70CF">
              <w:rPr>
                <w:rFonts w:ascii="Times New Roman" w:eastAsia="Times New Roman" w:hAnsi="Times New Roman" w:cs="Times New Roman"/>
                <w:color w:val="000000"/>
                <w:sz w:val="24"/>
                <w:szCs w:val="24"/>
                <w:lang w:eastAsia="en-GB"/>
              </w:rPr>
              <w:t xml:space="preserve"> from </w:t>
            </w:r>
            <w:proofErr w:type="spellStart"/>
            <w:r w:rsidRPr="00BC70CF">
              <w:rPr>
                <w:rFonts w:ascii="Times New Roman" w:eastAsia="Times New Roman" w:hAnsi="Times New Roman" w:cs="Times New Roman"/>
                <w:color w:val="000000"/>
                <w:sz w:val="24"/>
                <w:szCs w:val="24"/>
                <w:lang w:eastAsia="en-GB"/>
              </w:rPr>
              <w:t>Papikonda</w:t>
            </w:r>
            <w:proofErr w:type="spellEnd"/>
            <w:r w:rsidRPr="00BC70CF">
              <w:rPr>
                <w:rFonts w:ascii="Times New Roman" w:eastAsia="Times New Roman" w:hAnsi="Times New Roman" w:cs="Times New Roman"/>
                <w:color w:val="000000"/>
                <w:sz w:val="24"/>
                <w:szCs w:val="24"/>
                <w:lang w:eastAsia="en-GB"/>
              </w:rPr>
              <w:t xml:space="preserve"> National Park in northern Eastern Ghats, India</w:t>
            </w:r>
          </w:p>
        </w:tc>
        <w:tc>
          <w:tcPr>
            <w:tcW w:w="2073" w:type="dxa"/>
            <w:tcBorders>
              <w:top w:val="nil"/>
              <w:left w:val="nil"/>
              <w:bottom w:val="single" w:sz="8" w:space="0" w:color="auto"/>
              <w:right w:val="single" w:sz="8" w:space="0" w:color="auto"/>
            </w:tcBorders>
            <w:shd w:val="clear" w:color="auto" w:fill="auto"/>
            <w:noWrap/>
            <w:vAlign w:val="center"/>
          </w:tcPr>
          <w:p w14:paraId="1F22A1C3" w14:textId="0221C52A"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pallipes</w:t>
            </w:r>
          </w:p>
        </w:tc>
        <w:tc>
          <w:tcPr>
            <w:tcW w:w="2126" w:type="dxa"/>
            <w:tcBorders>
              <w:top w:val="nil"/>
              <w:left w:val="nil"/>
              <w:bottom w:val="single" w:sz="8" w:space="0" w:color="auto"/>
              <w:right w:val="single" w:sz="8" w:space="0" w:color="auto"/>
            </w:tcBorders>
            <w:shd w:val="clear" w:color="auto" w:fill="auto"/>
            <w:noWrap/>
            <w:vAlign w:val="center"/>
          </w:tcPr>
          <w:p w14:paraId="0EA46D24" w14:textId="64958B76"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15BBD2A7" w14:textId="77777777" w:rsidTr="005F21DC">
        <w:trPr>
          <w:gridAfter w:val="1"/>
          <w:wAfter w:w="2126" w:type="dxa"/>
          <w:trHeight w:val="1068"/>
        </w:trPr>
        <w:tc>
          <w:tcPr>
            <w:tcW w:w="1851" w:type="dxa"/>
            <w:tcBorders>
              <w:top w:val="nil"/>
              <w:left w:val="single" w:sz="8" w:space="0" w:color="auto"/>
              <w:bottom w:val="single" w:sz="8" w:space="0" w:color="auto"/>
              <w:right w:val="single" w:sz="8" w:space="0" w:color="auto"/>
            </w:tcBorders>
            <w:shd w:val="clear" w:color="auto" w:fill="auto"/>
            <w:vAlign w:val="center"/>
          </w:tcPr>
          <w:p w14:paraId="6209543D" w14:textId="0B13F4DF" w:rsidR="00693AB5" w:rsidRPr="00BC70CF" w:rsidRDefault="001F0263"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gal7M9t5","properties":{"formattedCitation":"(Sharma et al., 2004)","plainCitation":"(Sharma et al., 2004)","dontUpdate":true,"noteIndex":0},"citationItems":[{"id":479,"uris":["http://zotero.org/users/2793828/items/5ZKRFG45"],"uri":["http://zotero.org/users/2793828/items/5ZKRFG45"],"itemData":{"id":479,"type":"article-journal","container-title":"Proceedings of the Royal Society of London B: Biological Sciences","issue":"Suppl 3","page":"S1–S4","source":"Google Scholar","title":"Ancient wolf lineages in India","volume":"271","author":[{"family":"Sharma","given":"Dinesh K."},{"family":"Maldonado","given":"Jesus E."},{"family":"Jhala","given":"Yadrendradev V."},{"family":"Fleischer","given":"Robert C."}],"issued":{"date-parts":[["2004"]]}}}],"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harma et al., 200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1AF19E79" w14:textId="635EE1E6"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ncient wolf lineages in India</w:t>
            </w:r>
          </w:p>
        </w:tc>
        <w:tc>
          <w:tcPr>
            <w:tcW w:w="2073" w:type="dxa"/>
            <w:tcBorders>
              <w:top w:val="nil"/>
              <w:left w:val="nil"/>
              <w:bottom w:val="single" w:sz="8" w:space="0" w:color="auto"/>
              <w:right w:val="single" w:sz="8" w:space="0" w:color="auto"/>
            </w:tcBorders>
            <w:shd w:val="clear" w:color="auto" w:fill="auto"/>
            <w:noWrap/>
            <w:vAlign w:val="center"/>
          </w:tcPr>
          <w:p w14:paraId="42595A87" w14:textId="4A0D2638"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 himalayensis</w:t>
            </w:r>
          </w:p>
        </w:tc>
        <w:tc>
          <w:tcPr>
            <w:tcW w:w="2126" w:type="dxa"/>
            <w:tcBorders>
              <w:top w:val="nil"/>
              <w:left w:val="nil"/>
              <w:bottom w:val="single" w:sz="8" w:space="0" w:color="auto"/>
              <w:right w:val="single" w:sz="8" w:space="0" w:color="auto"/>
            </w:tcBorders>
            <w:shd w:val="clear" w:color="auto" w:fill="auto"/>
            <w:noWrap/>
            <w:vAlign w:val="center"/>
          </w:tcPr>
          <w:p w14:paraId="78F2CD53" w14:textId="7580213C"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7F269E7F" w14:textId="77777777" w:rsidTr="005F21DC">
        <w:trPr>
          <w:gridAfter w:val="1"/>
          <w:wAfter w:w="2126" w:type="dxa"/>
          <w:trHeight w:val="1068"/>
        </w:trPr>
        <w:tc>
          <w:tcPr>
            <w:tcW w:w="1851" w:type="dxa"/>
            <w:tcBorders>
              <w:top w:val="nil"/>
              <w:left w:val="single" w:sz="8" w:space="0" w:color="auto"/>
              <w:bottom w:val="single" w:sz="8" w:space="0" w:color="auto"/>
              <w:right w:val="single" w:sz="8" w:space="0" w:color="auto"/>
            </w:tcBorders>
            <w:shd w:val="clear" w:color="auto" w:fill="auto"/>
            <w:vAlign w:val="center"/>
          </w:tcPr>
          <w:p w14:paraId="244226D9" w14:textId="700FFD62" w:rsidR="00693AB5" w:rsidRPr="00BC70CF" w:rsidRDefault="00AA47D6"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lastRenderedPageBreak/>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dDdUb1al","properties":{"formattedCitation":"(Sharma, 2009)","plainCitation":"(Sharma, 2009)","dontUpdate":true,"noteIndex":0},"citationItems":[{"id":2700,"uris":["http://zotero.org/users/2793828/items/WPPCUW9Q"],"uri":["http://zotero.org/users/2793828/items/WPPCUW9Q"],"itemData":{"id":2700,"type":"article-journal","abstract":"An investigation and recording was conducted for estimation of certain Haemato-biochemical values in Tibetan Wolves Canis lupus chanco (Male: 4, Female: 2) kept in captivity in Padmaja Naidu Himalayan Zoological Park, Darjeeling, India. Haemoglobin (Hb) concentration of the blood, red blood cells (R.B.C), white blood cells (W.B.C), leukocyte count, packed cell volume (PCV) or haematocrit value...","container-title":"Intas Polivet","ISSN":"0972-1738","issue":"1","language":"English","note":"publisher: Intas Pharmaceuticals Ltd","page":"122-124","source":"www.cabdirect.org","title":"Haematological and biochemical values of Tibetan wolf (Canis lupus chanco).","volume":"10","author":[{"family":"Sharma","given":"Deepak"}],"issued":{"date-parts":[["2009"]]}}}],"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harma, 200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18D90A82" w14:textId="05E1F623"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Haematological and Biochemical values of Tibetan Wolf (</w:t>
            </w:r>
            <w:r w:rsidRPr="00BC70CF">
              <w:rPr>
                <w:rFonts w:ascii="Times New Roman" w:eastAsia="Times New Roman" w:hAnsi="Times New Roman" w:cs="Times New Roman"/>
                <w:i/>
                <w:iCs/>
                <w:color w:val="000000"/>
                <w:sz w:val="24"/>
                <w:szCs w:val="24"/>
                <w:lang w:eastAsia="en-GB"/>
              </w:rPr>
              <w:t>Canis lupus chanco)</w:t>
            </w:r>
          </w:p>
        </w:tc>
        <w:tc>
          <w:tcPr>
            <w:tcW w:w="2073" w:type="dxa"/>
            <w:tcBorders>
              <w:top w:val="nil"/>
              <w:left w:val="nil"/>
              <w:bottom w:val="single" w:sz="8" w:space="0" w:color="auto"/>
              <w:right w:val="single" w:sz="8" w:space="0" w:color="auto"/>
            </w:tcBorders>
            <w:shd w:val="clear" w:color="auto" w:fill="auto"/>
            <w:noWrap/>
            <w:vAlign w:val="center"/>
          </w:tcPr>
          <w:p w14:paraId="5974CF21" w14:textId="48AC4FBE"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tcPr>
          <w:p w14:paraId="713AFDC7" w14:textId="157BFA40"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01858179"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618D20EA" w14:textId="0AB6E73C" w:rsidR="00AA47D6" w:rsidRPr="00BC70CF" w:rsidRDefault="00AA47D6"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YEwUD1rb","properties":{"formattedCitation":"(Sharma et al., 2019)","plainCitation":"(Sharma et al., 2019)","dontUpdate":true,"noteIndex":0},"citationItems":[{"id":2104,"uris":["http://zotero.org/users/2793828/items/57D9L7TB"],"uri":["http://zotero.org/users/2793828/items/57D9L7TB"],"itemData":{"id":2104,"type":"article-journal","abstract":"Different Biogeographic provinces and environmental factors are known to influence the dispersibility of long-ranging carnivores over the landscape. However, lack of empirical data on long-ranging carnivores may lead to erroneous decisions in formulating management plans. The Indian Grey wolf (Canis lupus pallipes) is known to be distributed in the vast areas of the Indian subcontinent. However, the actual population estimates are available only for Gujarat, Karnataka, Rajasthan and Bihar. Whereas, its distribution, population and habitat ecology is poorly known from the eastern region. Hence, this article aimed to evaluate the habitat suitability along with landscape connectivity for the species over the two major biogeographic provinces of India, i.e., Lower Gangetic Plains (7b) and Chhota Nagpur Plateau (6b). The present model with significantly higher Area under the curve (AUC) value of 0.981, indicates its accuracy in predicting the suitable habitats and identifying biological corridors by using environmental, topological and anthropogenic variables. Precipitation of the driest quarter and the precipitation of seasonality were the two best performing variables in our model, capable of explaining about 26% and 22.4% variation in the data respectively. Out of the total area i.e. 4,16,665 Km2, about 18,237 Km2 (4.37%) was found to be highly suitable area and about 3,16,803 Km2 (76.03%) areas as least suitable. The corridor analysis indicated that the habitat connectivity was highest in the border line area of the two biotic provinces located in the south-eastern zone via districts of Purba Singhbhum and Paschim Singhbhum of Jharkhand state and Bankura and West Midnapore districts of West Bengal state. Among the Protected Areas (PAs), natural corridors exist connecting the Simlipal National Park (NP)-Satkosia Wildlife Santuray (WLS), Dalma ranges of Chotta Nagpur plateau along with Badrama WLS, Khulasuni WLS and Debrigarh WLS. Differential management through landscape level planning may be helpful in securing the future of the species in the landscape.","container-title":"PLOS ONE","DOI":"10.1371/journal.pone.0215019","ISSN":"1932-6203","issue":"4","journalAbbreviation":"PLOS ONE","language":"en","page":"e0215019","source":"PLoS Journals","title":"Identifying suitable habitat and corridors for Indian Grey Wolf (Canis lupus pallipes) in Chotta Nagpur Plateau and Lower Gangetic Planes: A species with differential management needs","title-short":"Identifying suitable habitat and corridors for Indian Grey Wolf (Canis lupus pallipes) in Chotta Nagpur Plateau and Lower Gangetic Planes","volume":"14","author":[{"family":"Sharma","given":"Lalit Kumar"},{"family":"Mukherjee","given":"Tanoy"},{"family":"Saren","given":"Phakir Chandra"},{"family":"Chandra","given":"Kailash"}],"issued":{"date-parts":[["2019",4,1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harma et al., 201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7E349F73" w14:textId="2DB80C21"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dentifying suitable habitat and corridors for Indian Grey Wolf (</w:t>
            </w:r>
            <w:r w:rsidRPr="00BC70CF">
              <w:rPr>
                <w:rFonts w:ascii="Times New Roman" w:eastAsia="Times New Roman" w:hAnsi="Times New Roman" w:cs="Times New Roman"/>
                <w:i/>
                <w:iCs/>
                <w:color w:val="000000"/>
                <w:sz w:val="24"/>
                <w:szCs w:val="24"/>
                <w:lang w:eastAsia="en-GB"/>
              </w:rPr>
              <w:t>Canis lupus pallipes</w:t>
            </w:r>
            <w:r w:rsidRPr="00BC70CF">
              <w:rPr>
                <w:rFonts w:ascii="Times New Roman" w:eastAsia="Times New Roman" w:hAnsi="Times New Roman" w:cs="Times New Roman"/>
                <w:color w:val="000000"/>
                <w:sz w:val="24"/>
                <w:szCs w:val="24"/>
                <w:lang w:eastAsia="en-GB"/>
              </w:rPr>
              <w:t xml:space="preserve">) in </w:t>
            </w:r>
            <w:proofErr w:type="spellStart"/>
            <w:r w:rsidRPr="00BC70CF">
              <w:rPr>
                <w:rFonts w:ascii="Times New Roman" w:eastAsia="Times New Roman" w:hAnsi="Times New Roman" w:cs="Times New Roman"/>
                <w:color w:val="000000"/>
                <w:sz w:val="24"/>
                <w:szCs w:val="24"/>
                <w:lang w:eastAsia="en-GB"/>
              </w:rPr>
              <w:t>Chotta</w:t>
            </w:r>
            <w:proofErr w:type="spellEnd"/>
            <w:r w:rsidRPr="00BC70CF">
              <w:rPr>
                <w:rFonts w:ascii="Times New Roman" w:eastAsia="Times New Roman" w:hAnsi="Times New Roman" w:cs="Times New Roman"/>
                <w:color w:val="000000"/>
                <w:sz w:val="24"/>
                <w:szCs w:val="24"/>
                <w:lang w:eastAsia="en-GB"/>
              </w:rPr>
              <w:t xml:space="preserve"> Nagpur Plateau and Lower Gangetic Planes: A species with differential management needs</w:t>
            </w:r>
          </w:p>
        </w:tc>
        <w:tc>
          <w:tcPr>
            <w:tcW w:w="2073" w:type="dxa"/>
            <w:tcBorders>
              <w:top w:val="nil"/>
              <w:left w:val="nil"/>
              <w:bottom w:val="single" w:sz="8" w:space="0" w:color="auto"/>
              <w:right w:val="single" w:sz="8" w:space="0" w:color="auto"/>
            </w:tcBorders>
            <w:shd w:val="clear" w:color="auto" w:fill="auto"/>
            <w:noWrap/>
            <w:vAlign w:val="center"/>
          </w:tcPr>
          <w:p w14:paraId="43D5F4F0" w14:textId="08B6195F"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pallipes</w:t>
            </w:r>
          </w:p>
        </w:tc>
        <w:tc>
          <w:tcPr>
            <w:tcW w:w="2126" w:type="dxa"/>
            <w:tcBorders>
              <w:top w:val="nil"/>
              <w:left w:val="nil"/>
              <w:bottom w:val="single" w:sz="8" w:space="0" w:color="auto"/>
              <w:right w:val="single" w:sz="8" w:space="0" w:color="auto"/>
            </w:tcBorders>
            <w:shd w:val="clear" w:color="auto" w:fill="auto"/>
            <w:noWrap/>
            <w:vAlign w:val="center"/>
          </w:tcPr>
          <w:p w14:paraId="02228644" w14:textId="4CF7FAA6"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35291260"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72E895D8" w14:textId="27989D6B" w:rsidR="007630E3" w:rsidRPr="00BC70CF" w:rsidRDefault="007630E3"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gnPt0kRe","properties":{"formattedCitation":"(Shrotryia et al., 2012)","plainCitation":"(Shrotryia et al., 2012)","dontUpdate":true,"noteIndex":0},"citationItems":[{"id":20,"uris":["http://zotero.org/users/2793828/items/7KFHQIB2"],"uri":["http://zotero.org/users/2793828/items/7KFHQIB2"],"itemData":{"id":20,"type":"article-journal","container-title":"Current Science","issue":"8","page":"885","source":"Google Scholar","title":"Wolves in Trans-Himalayas: 165 years of taxonomic confusion","title-short":"Wolves in Trans-Himalayas","volume":"103","author":[{"family":"Shrotryia","given":"S."},{"family":"Lyngdoh","given":"S."},{"family":"Habib","given":"B."}],"issued":{"date-parts":[["2012"]]}}}],"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hrotryia et al., 2012</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5FC96D63" w14:textId="75090B2B"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Wolves in Trans-Himalayas: 165 years of taxonomic confusion</w:t>
            </w:r>
          </w:p>
        </w:tc>
        <w:tc>
          <w:tcPr>
            <w:tcW w:w="2073" w:type="dxa"/>
            <w:tcBorders>
              <w:top w:val="nil"/>
              <w:left w:val="nil"/>
              <w:bottom w:val="single" w:sz="8" w:space="0" w:color="auto"/>
              <w:right w:val="single" w:sz="8" w:space="0" w:color="auto"/>
            </w:tcBorders>
            <w:shd w:val="clear" w:color="auto" w:fill="auto"/>
            <w:noWrap/>
            <w:vAlign w:val="center"/>
          </w:tcPr>
          <w:p w14:paraId="4D765AC9" w14:textId="76FE6AD3"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tcPr>
          <w:p w14:paraId="5085B978" w14:textId="19552ABF"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6C29473B"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5D25A974" w14:textId="5E00F088" w:rsidR="007630E3" w:rsidRPr="00BC70CF" w:rsidRDefault="007630E3"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j6qDvJVc","properties":{"formattedCitation":"(Singh and Kumara, 2006)","plainCitation":"(Singh and Kumara, 2006)","dontUpdate":true,"noteIndex":0},"citationItems":[{"id":2111,"uris":["http://zotero.org/users/2793828/items/VIWWF4PC"],"uri":["http://zotero.org/users/2793828/items/VIWWF4PC"],"itemData":{"id":2111,"type":"article-journal","abstract":"The Indian gray wolf Canis lupus pallipes is the major large carnivore in the plains of Karnataka, India. We carried out a study on its distribution and status from November 2001 to July 2004. We estimated 555 wolves occupying about 123 330 km2 of the state. In the past 40 years, wolves have disappeared from the southern plateau from an area of about 31 801 km2. Their distribution is now largely restricted to the north-eastern dry plains. The wolf has also disappeared in recent years from some ‘protected areas’ such as Melkote Temple Wildlife Sanctuary, and their present population is largely found in ‘non-protected’ areas. Blackbucks are the only natural prey of wolves in Karnataka, but their density in most parts of the state is extremely low. The major prey species is domestic livestock, especially sheep. The available ‘remote area’ (forests or rocky terrains) in the wolf-occupied regions determined the status of the wolf. Killing of adult wolves and pups was common throughout the range of the wolf. However, such killings were made largely by local sheepherders with small sheep holdings and not by nomadic shepherds who maintained large sheep herds. The forests in the north-eastern parts of the state exist in small patches every few kilometers. Because each wolf pack ranges over large distances and is by and large a commensal species, we propose that the management of these small forest patches, considering them as components of a larger landscape, is the only effective conservation practice for the wolf. Although existing locally in low densities, because of a large ranging area of a single pack, the seemingly isolated wolf packs can become parts of a large metapopulation, providing a sustainable population.","container-title":"Journal of Zoology","DOI":"10.1111/j.1469-7998.2006.00103.x","ISSN":"1469-7998","issue":"1","language":"en","page":"164-169","source":"Wiley Online Library","title":"Distribution, status and conservation of Indian gray wolf (Canis lupus pallipes) in Karnataka, India","volume":"270","author":[{"family":"Singh","given":"M."},{"family":"Kumara","given":"H. N."}],"issued":{"date-parts":[["2006"]]}}}],"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ingh and Kumara, 2006</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8E2A075" w14:textId="22CD3AB1"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Distribution, status and conservation of Indian </w:t>
            </w:r>
            <w:proofErr w:type="spellStart"/>
            <w:r w:rsidRPr="00BC70CF">
              <w:rPr>
                <w:rFonts w:ascii="Times New Roman" w:eastAsia="Times New Roman" w:hAnsi="Times New Roman" w:cs="Times New Roman"/>
                <w:color w:val="000000"/>
                <w:sz w:val="24"/>
                <w:szCs w:val="24"/>
                <w:lang w:eastAsia="en-GB"/>
              </w:rPr>
              <w:t>gray</w:t>
            </w:r>
            <w:proofErr w:type="spellEnd"/>
            <w:r w:rsidRPr="00BC70CF">
              <w:rPr>
                <w:rFonts w:ascii="Times New Roman" w:eastAsia="Times New Roman" w:hAnsi="Times New Roman" w:cs="Times New Roman"/>
                <w:color w:val="000000"/>
                <w:sz w:val="24"/>
                <w:szCs w:val="24"/>
                <w:lang w:eastAsia="en-GB"/>
              </w:rPr>
              <w:t xml:space="preserve"> wolf (</w:t>
            </w:r>
            <w:r w:rsidRPr="00BC70CF">
              <w:rPr>
                <w:rFonts w:ascii="Times New Roman" w:eastAsia="Times New Roman" w:hAnsi="Times New Roman" w:cs="Times New Roman"/>
                <w:i/>
                <w:iCs/>
                <w:color w:val="000000"/>
                <w:sz w:val="24"/>
                <w:szCs w:val="24"/>
                <w:lang w:eastAsia="en-GB"/>
              </w:rPr>
              <w:t>Canis lupus pallipes</w:t>
            </w:r>
            <w:r w:rsidRPr="00BC70CF">
              <w:rPr>
                <w:rFonts w:ascii="Times New Roman" w:eastAsia="Times New Roman" w:hAnsi="Times New Roman" w:cs="Times New Roman"/>
                <w:color w:val="000000"/>
                <w:sz w:val="24"/>
                <w:szCs w:val="24"/>
                <w:lang w:eastAsia="en-GB"/>
              </w:rPr>
              <w:t>) in Karnataka, India</w:t>
            </w:r>
          </w:p>
        </w:tc>
        <w:tc>
          <w:tcPr>
            <w:tcW w:w="2073" w:type="dxa"/>
            <w:tcBorders>
              <w:top w:val="nil"/>
              <w:left w:val="nil"/>
              <w:bottom w:val="single" w:sz="8" w:space="0" w:color="auto"/>
              <w:right w:val="single" w:sz="8" w:space="0" w:color="auto"/>
            </w:tcBorders>
            <w:shd w:val="clear" w:color="auto" w:fill="auto"/>
            <w:noWrap/>
            <w:vAlign w:val="center"/>
          </w:tcPr>
          <w:p w14:paraId="79326FC2" w14:textId="36516BD9"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pallipes</w:t>
            </w:r>
          </w:p>
        </w:tc>
        <w:tc>
          <w:tcPr>
            <w:tcW w:w="2126" w:type="dxa"/>
            <w:tcBorders>
              <w:top w:val="nil"/>
              <w:left w:val="nil"/>
              <w:bottom w:val="single" w:sz="8" w:space="0" w:color="auto"/>
              <w:right w:val="single" w:sz="8" w:space="0" w:color="auto"/>
            </w:tcBorders>
            <w:shd w:val="clear" w:color="auto" w:fill="auto"/>
            <w:noWrap/>
            <w:vAlign w:val="center"/>
          </w:tcPr>
          <w:p w14:paraId="1EF65BB7" w14:textId="6CA32B9C"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651AB590"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79C4BD39" w14:textId="1C03B51C" w:rsidR="00693AB5" w:rsidRPr="00BC70CF" w:rsidRDefault="000118C1"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AoDe2x9c","properties":{"formattedCitation":"(Suryawanshi et al., 2014)","plainCitation":"(Suryawanshi et al., 2014)","dontUpdate":true,"noteIndex":0},"citationItems":[{"id":2206,"uris":["http://zotero.org/users/2793828/items/9BBKGT39"],"uri":["http://zotero.org/users/2793828/items/9BBKGT39"],"itemData":{"id":2206,"type":"article-journal","abstract":"Summary Livestock depredation by large carnivores is an important conservation and economic concern and conservation management would benefit from a better understanding of spatial variation and underlying causes of depredation events. Focusing on the endangered snow leopard Panthera uncia and the wolf Canis lupus, we identify the ecological factors that predispose areas within a landscape to livestock depredation. We also examine the potential mismatch between reality and human perceptions of livestock depredation by these carnivores whose survival is threatened due to persecution by pastoralists. We assessed the distribution of the snow leopard, wolf and wild ungulate prey through field surveys in the 4000 km2 Upper Spiti Landscape of trans-Himalayan India. We interviewed local people in all 25 villages to assess the distribution of livestock and peoples' perceptions of the risk to livestock from these carnivores. We monitored village-level livestock mortality over a 2-year period to assess the actual level of livestock depredation. We quantified several possibly influential independent variables that together captured variation in topography, carnivore abundance and abundance and other attributes of livestock. We identified the key variables influencing livestock depredation using multiple logistic regressions and hierarchical partitioning. Our results revealed notable differences in livestock selectivity and ecological correlates of livestock depredation ? both perceived and actual ? by snow leopards and wolves. Stocking density of large-bodied free-ranging livestock (yaks and horses) best explained people's threat perception of livestock depredation by snow leopards, while actual livestock depredation was explained by the relative abundance of snow leopards and wild prey. In the case of wolves, peoples' perception was best explained by abundance of wolves, while actual depredation by wolves was explained by habitat structure. Synthesis and applications. Our results show that (i) human perceptions can be at odds with actual patterns of livestock depredation, (ii) increases in wild prey populations will intensify livestock depredation by snow leopards, and prey recovery programmes must be accompanied by measures to protect livestock, (iii) compensation or insurance programmes should target large-bodied livestock in snow leopard habitats and (iv) sustained awareness programmes are much needed, especially for the wolf.","container-title":"Journal of Applied Ecology","DOI":"10.1111/1365-2664.12061@10.1111/(ISSN)1365-2664.PRIZE2013","ISSN":"0021-8901","journalAbbreviation":"Journal of Applied Ecology","page":"550-560","source":"besjournals.onlinelibrary.wiley.com (Atypon)","title":"People, predators and perceptions: patterns of livestock depredation by snow leopards and wolves","title-short":"People, predators and perceptions","author":[{"family":"Suryawanshi","given":"Kulbhushansingh R."},{"family":"Bhatnagar","given":"Yash Veer"},{"family":"Redpath","given":"Stephen"},{"family":"Mishra","given":"Charudutt"}],"issued":{"date-parts":[["2014",3,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uryawanshi et al., 201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B9C2260" w14:textId="180D2B9C"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People, predators and perceptions: patterns of livestock depredation by snow leopards and wolves</w:t>
            </w:r>
          </w:p>
        </w:tc>
        <w:tc>
          <w:tcPr>
            <w:tcW w:w="2073" w:type="dxa"/>
            <w:tcBorders>
              <w:top w:val="nil"/>
              <w:left w:val="nil"/>
              <w:bottom w:val="single" w:sz="8" w:space="0" w:color="auto"/>
              <w:right w:val="single" w:sz="8" w:space="0" w:color="auto"/>
            </w:tcBorders>
            <w:shd w:val="clear" w:color="auto" w:fill="auto"/>
            <w:noWrap/>
            <w:vAlign w:val="center"/>
          </w:tcPr>
          <w:p w14:paraId="7FDF681B" w14:textId="4C4EC08F"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38A9CC98" w14:textId="043E1355"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2B1818" w:rsidRPr="00BC70CF" w14:paraId="1B08E527"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167D153D" w14:textId="2B0523F6" w:rsidR="000118C1" w:rsidRPr="00BC70CF" w:rsidRDefault="000118C1"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33cfQAns","properties":{"formattedCitation":"(Srinivas and Jhala, 2021)","plainCitation":"(Srinivas and Jhala, 2021)","dontUpdate":true,"noteIndex":0},"citationItems":[{"id":2775,"uris":["http://zotero.org/users/2793828/items/4HSXUGPZ"],"uri":["http://zotero.org/users/2793828/items/4HSXUGPZ"],"itemData":{"id":2775,"type":"article-journal","container-title":"Biodiversity Data Journal","issue":"e67677","title":"Morphometric variation in wolves and golden jackal in India (Mammalia, Carnivora).","volume":"9","author":[{"family":"Srinivas","given":"Y."},{"family":"Jhala","given":"Y. V."}],"issued":{"date-parts":[["20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rinivas and Jhala, 2021</w:t>
            </w:r>
            <w:r w:rsidRPr="00BC70CF">
              <w:rPr>
                <w:rFonts w:ascii="Times New Roman" w:eastAsia="Times New Roman" w:hAnsi="Times New Roman" w:cs="Times New Roman"/>
                <w:color w:val="000000"/>
                <w:sz w:val="24"/>
                <w:szCs w:val="24"/>
                <w:lang w:eastAsia="en-GB"/>
              </w:rPr>
              <w:fldChar w:fldCharType="end"/>
            </w:r>
          </w:p>
          <w:p w14:paraId="6E9F63D0" w14:textId="317FADFD" w:rsidR="000118C1" w:rsidRPr="00BC70CF" w:rsidRDefault="000118C1" w:rsidP="00693AB5">
            <w:pPr>
              <w:spacing w:after="0" w:line="240" w:lineRule="auto"/>
              <w:rPr>
                <w:rFonts w:ascii="Times New Roman" w:eastAsia="Times New Roman" w:hAnsi="Times New Roman" w:cs="Times New Roman"/>
                <w:color w:val="000000"/>
                <w:sz w:val="24"/>
                <w:szCs w:val="24"/>
                <w:lang w:eastAsia="en-GB"/>
              </w:rPr>
            </w:pPr>
          </w:p>
        </w:tc>
        <w:tc>
          <w:tcPr>
            <w:tcW w:w="8115" w:type="dxa"/>
            <w:tcBorders>
              <w:top w:val="nil"/>
              <w:left w:val="nil"/>
              <w:bottom w:val="single" w:sz="8" w:space="0" w:color="auto"/>
              <w:right w:val="single" w:sz="8" w:space="0" w:color="auto"/>
            </w:tcBorders>
            <w:shd w:val="clear" w:color="auto" w:fill="auto"/>
            <w:noWrap/>
            <w:vAlign w:val="center"/>
          </w:tcPr>
          <w:p w14:paraId="73C503AB" w14:textId="48CA471B" w:rsidR="002B1818" w:rsidRPr="00BC70CF" w:rsidRDefault="007A45FD"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hAnsi="Times New Roman" w:cs="Times New Roman"/>
                <w:color w:val="222222"/>
                <w:sz w:val="24"/>
                <w:szCs w:val="24"/>
                <w:shd w:val="clear" w:color="auto" w:fill="FFFFFF"/>
              </w:rPr>
              <w:t>Morphometric variation in wolves and golden jackal in India (Mammalia, Carnivora).</w:t>
            </w:r>
          </w:p>
        </w:tc>
        <w:tc>
          <w:tcPr>
            <w:tcW w:w="2073" w:type="dxa"/>
            <w:tcBorders>
              <w:top w:val="nil"/>
              <w:left w:val="nil"/>
              <w:bottom w:val="single" w:sz="8" w:space="0" w:color="auto"/>
              <w:right w:val="single" w:sz="8" w:space="0" w:color="auto"/>
            </w:tcBorders>
            <w:shd w:val="clear" w:color="auto" w:fill="auto"/>
            <w:noWrap/>
            <w:vAlign w:val="center"/>
          </w:tcPr>
          <w:p w14:paraId="682AA08B" w14:textId="49A4549E" w:rsidR="002B1818" w:rsidRPr="00BC70CF" w:rsidRDefault="007A45FD"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pallipes, C. l. chanco, C. l. aureus</w:t>
            </w:r>
          </w:p>
        </w:tc>
        <w:tc>
          <w:tcPr>
            <w:tcW w:w="2126" w:type="dxa"/>
            <w:tcBorders>
              <w:top w:val="nil"/>
              <w:left w:val="nil"/>
              <w:bottom w:val="single" w:sz="8" w:space="0" w:color="auto"/>
              <w:right w:val="single" w:sz="8" w:space="0" w:color="auto"/>
            </w:tcBorders>
            <w:shd w:val="clear" w:color="auto" w:fill="auto"/>
            <w:noWrap/>
            <w:vAlign w:val="center"/>
          </w:tcPr>
          <w:p w14:paraId="465DE437" w14:textId="0B80A546" w:rsidR="002B1818" w:rsidRPr="00BC70CF" w:rsidRDefault="007A45FD"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2133DD53"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4CB4470E" w14:textId="4017FC42" w:rsidR="00693AB5" w:rsidRPr="00BC70CF" w:rsidRDefault="005B2534"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c7bsTnDV","properties":{"formattedCitation":"(Srivastav and Nigam, 2009)","plainCitation":"(Srivastav and Nigam, 2009)","dontUpdate":true,"noteIndex":0},"citationItems":[{"id":582,"uris":["http://zotero.org/users/2793828/items/LHJBA7E7"],"uri":["http://zotero.org/users/2793828/items/LHJBA7E7"],"itemData":{"id":582,"type":"report","publisher":"Wildlife Institute of India, Dehadrun and Central Zoo Authority, New Delhi","title":"National Pedigree Book of Tibetan Wolf (Canis lupus chanco)","author":[{"family":"Srivastav","given":"A."},{"family":"Nigam","given":"P."}],"issued":{"date-parts":[["2009"]]}}}],"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rivastav and Nigam, 2009</w:t>
            </w:r>
            <w:r w:rsidRPr="00BC70CF">
              <w:rPr>
                <w:rFonts w:ascii="Times New Roman" w:eastAsia="Times New Roman" w:hAnsi="Times New Roman" w:cs="Times New Roman"/>
                <w:color w:val="000000"/>
                <w:sz w:val="24"/>
                <w:szCs w:val="24"/>
                <w:lang w:eastAsia="en-GB"/>
              </w:rPr>
              <w:fldChar w:fldCharType="end"/>
            </w:r>
            <w:r w:rsidR="00693AB5" w:rsidRPr="00BC70CF">
              <w:rPr>
                <w:rFonts w:ascii="Times New Roman" w:eastAsia="Times New Roman" w:hAnsi="Times New Roman" w:cs="Times New Roman"/>
                <w:color w:val="000000"/>
                <w:sz w:val="24"/>
                <w:szCs w:val="24"/>
                <w:lang w:eastAsia="en-GB"/>
              </w:rPr>
              <w:t xml:space="preserve"> </w:t>
            </w:r>
          </w:p>
        </w:tc>
        <w:tc>
          <w:tcPr>
            <w:tcW w:w="8115" w:type="dxa"/>
            <w:tcBorders>
              <w:top w:val="nil"/>
              <w:left w:val="nil"/>
              <w:bottom w:val="single" w:sz="8" w:space="0" w:color="auto"/>
              <w:right w:val="single" w:sz="8" w:space="0" w:color="auto"/>
            </w:tcBorders>
            <w:shd w:val="clear" w:color="auto" w:fill="auto"/>
            <w:noWrap/>
            <w:vAlign w:val="center"/>
          </w:tcPr>
          <w:p w14:paraId="3B16B396" w14:textId="0E5A7FA4"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National Pedigree Book of Tibetan Wolf (</w:t>
            </w:r>
            <w:r w:rsidRPr="00BC70CF">
              <w:rPr>
                <w:rFonts w:ascii="Times New Roman" w:eastAsia="Times New Roman" w:hAnsi="Times New Roman" w:cs="Times New Roman"/>
                <w:i/>
                <w:iCs/>
                <w:color w:val="000000"/>
                <w:sz w:val="24"/>
                <w:szCs w:val="24"/>
                <w:lang w:eastAsia="en-GB"/>
              </w:rPr>
              <w:t>Canis lupus chanco</w:t>
            </w:r>
            <w:r w:rsidRPr="00BC70CF">
              <w:rPr>
                <w:rFonts w:ascii="Times New Roman" w:eastAsia="Times New Roman" w:hAnsi="Times New Roman" w:cs="Times New Roman"/>
                <w:color w:val="000000"/>
                <w:sz w:val="24"/>
                <w:szCs w:val="24"/>
                <w:lang w:eastAsia="en-GB"/>
              </w:rPr>
              <w:t>)</w:t>
            </w:r>
          </w:p>
        </w:tc>
        <w:tc>
          <w:tcPr>
            <w:tcW w:w="2073" w:type="dxa"/>
            <w:tcBorders>
              <w:top w:val="nil"/>
              <w:left w:val="nil"/>
              <w:bottom w:val="single" w:sz="8" w:space="0" w:color="auto"/>
              <w:right w:val="single" w:sz="8" w:space="0" w:color="auto"/>
            </w:tcBorders>
            <w:shd w:val="clear" w:color="auto" w:fill="auto"/>
            <w:noWrap/>
            <w:vAlign w:val="center"/>
          </w:tcPr>
          <w:p w14:paraId="70F4509D" w14:textId="40DF71C6"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w:t>
            </w:r>
          </w:p>
        </w:tc>
        <w:tc>
          <w:tcPr>
            <w:tcW w:w="2126" w:type="dxa"/>
            <w:tcBorders>
              <w:top w:val="nil"/>
              <w:left w:val="nil"/>
              <w:bottom w:val="single" w:sz="8" w:space="0" w:color="auto"/>
              <w:right w:val="single" w:sz="8" w:space="0" w:color="auto"/>
            </w:tcBorders>
            <w:shd w:val="clear" w:color="auto" w:fill="auto"/>
            <w:noWrap/>
            <w:vAlign w:val="center"/>
          </w:tcPr>
          <w:p w14:paraId="67C5900B" w14:textId="571C7F70"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ndia</w:t>
            </w:r>
          </w:p>
        </w:tc>
      </w:tr>
      <w:tr w:rsidR="00693AB5" w:rsidRPr="00BC70CF" w14:paraId="6D8EF540"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3197D27F" w14:textId="54475EB4" w:rsidR="00693AB5" w:rsidRPr="00BC70CF" w:rsidRDefault="001F2786"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Jpxo1Jzx","properties":{"formattedCitation":"(Khosravi et al., 2013)","plainCitation":"(Khosravi et al., 2013)","dontUpdate":true,"noteIndex":0},"citationItems":[{"id":2116,"uris":["http://zotero.org/users/2793828/items/NPYCPF7Y"],"uri":["http://zotero.org/users/2793828/items/NPYCPF7Y"],"itemData":{"id":2116,"type":"article-journal","abstract":"The genetic threat due to hybridization with free-ranging dogs is one major concern in wolf conservation. The identification of hybrids and extent of hybridization is important in the conservation and management of wolf populations. Genetic variation was analyzed at 15 unlinked loci in 28 dogs, 28 wolves, four known hybrids, two black wolves, and one dog with abnormal traits in Iran. Pritchard's model, multivariate ordination by principal component analysis and neighbor joining clustering were used for population clustering and individual assignment. Analysis of genetic variation showed that genetic variability is high in both wolf and dog populations in Iran. Values of HE in dog and wolf samples ranged from 0.75–0.92 and 0.77–0.92, respectively. The results of AMOVA showed that the two groups of dog and wolf were significantly different (FST = 0.05 and RST = 0.36; P &lt; 0.001). In each of the three methods, wolf and dog samples were separated into two distinct clusters. Two dark wolves were assigned to the wolf cluster. Also these models detected D32 (dog with abnormal traits) and some other samples, which were assigned to more than one cluster and could be a hybrid. This study is the beginning of a genetic study in wolf populations in Iran, and our results reveal that as in other countries, hybridization between wolves and dogs is sporadic in Iran and can be a threat to wolf populations if human perturbations increase.","container-title":"Zoological Science","DOI":"10.2108/zsj.30.27","ISSN":"0289-0003, 2212-3830","issue":"1","journalAbbreviation":"jzoo","page":"27-34","source":"bioone.org","title":"Detecting Hybridization between Iranian Wild Wolf (Canis Lupus Pallipes) and Free-Ranging Domestic Dog (Canis Familiaris) by Analysis of Microsatellite Markers","volume":"30","author":[{"family":"Khosravi","given":"Rasoul"},{"family":"Rezaei","given":"Hamid Reza"},{"family":"Kaboli","given":"Mohammad"}],"issued":{"date-parts":[["2013",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Khosravi et al., 2013</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28732B27"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Detecting Hybridization between Iranian Wild Wolf (Canis Lupus Pallipes) and Free-Ranging Domestic Dog (Canis Familiaris) by Analysis of Microsatellite Markers</w:t>
            </w:r>
          </w:p>
        </w:tc>
        <w:tc>
          <w:tcPr>
            <w:tcW w:w="2073" w:type="dxa"/>
            <w:tcBorders>
              <w:top w:val="nil"/>
              <w:left w:val="nil"/>
              <w:bottom w:val="single" w:sz="8" w:space="0" w:color="auto"/>
              <w:right w:val="single" w:sz="8" w:space="0" w:color="auto"/>
            </w:tcBorders>
            <w:shd w:val="clear" w:color="auto" w:fill="auto"/>
            <w:noWrap/>
            <w:vAlign w:val="center"/>
            <w:hideMark/>
          </w:tcPr>
          <w:p w14:paraId="654B48EA"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upus </w:t>
            </w:r>
          </w:p>
        </w:tc>
        <w:tc>
          <w:tcPr>
            <w:tcW w:w="2126" w:type="dxa"/>
            <w:tcBorders>
              <w:top w:val="nil"/>
              <w:left w:val="nil"/>
              <w:bottom w:val="single" w:sz="8" w:space="0" w:color="auto"/>
              <w:right w:val="single" w:sz="8" w:space="0" w:color="auto"/>
            </w:tcBorders>
            <w:shd w:val="clear" w:color="auto" w:fill="auto"/>
            <w:noWrap/>
            <w:vAlign w:val="center"/>
            <w:hideMark/>
          </w:tcPr>
          <w:p w14:paraId="1439195E"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ran</w:t>
            </w:r>
          </w:p>
        </w:tc>
      </w:tr>
      <w:tr w:rsidR="00693AB5" w:rsidRPr="00BC70CF" w14:paraId="0F807CF4"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20638ABE" w14:textId="7641A2CC" w:rsidR="001F2786" w:rsidRPr="00BC70CF" w:rsidRDefault="001F2786"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vJWW7FZO","properties":{"formattedCitation":"(Khosravi et al., 2012)","plainCitation":"(Khosravi et al., 2012)","dontUpdate":true,"noteIndex":0},"citationItems":[{"id":2330,"uris":["http://zotero.org/users/2793828/items/FN7MUSD6"],"uri":["http://zotero.org/users/2793828/items/FN7MUSD6"],"itemData":{"id":2330,"type":"article-journal","abstract":"The Gray Wolf is a wide ranging carnivore in Iran, absent only in the central deserts and Dasht-e Lut. This study was carried out to verify whether, despite their high mobility, individual wolves belonging to different populations show morphological variations in the skull. We collected 48 skulls from various regions of Iran and measured 24 variables on the cranium. These primary variables were then used to generate six indices to examine any variations in the shape of the skulls collected in different regions of the country. Although the largest skulls collected for this study originated in the mountainous regions of the northwest, northeast, and west, principle component analysis (PCA) did not result in a meaningful difference in the size and shape of wolf skulls in different regions of Iran. Our results confirm that the minor morphological variations of the skull in wolves of Iran are not an evidence for the separation of wolf populations in different regions or the existence of various subspecies in the country. This uniformity can be explained by the strong gene flow among populations as well as high mobility of the wolf that facilitates movement of individuals between populations.","container-title":"Acta Theriologica","DOI":"10.1007/s13364-012-0089-6","ISSN":"2190-3743","issue":"4","journalAbbreviation":"Acta Theriol","language":"en","page":"361-369","source":"Springer Link","title":"Morphometric variations of the skull in the Gray Wolf (Canis lupus) in Iran","volume":"57","author":[{"family":"Khosravi","given":"R."},{"family":"Kaboli","given":"M."},{"family":"Imani","given":"J."},{"family":"Nourani","given":"E."}],"issued":{"date-parts":[["2012",10,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Khosravi et al., 2012</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25CE637B" w14:textId="77777777" w:rsidR="00693AB5" w:rsidRPr="00BC70CF" w:rsidRDefault="00693AB5" w:rsidP="00693AB5">
            <w:pPr>
              <w:spacing w:after="0" w:line="240" w:lineRule="auto"/>
              <w:rPr>
                <w:rFonts w:ascii="Times New Roman" w:eastAsia="Times New Roman" w:hAnsi="Times New Roman" w:cs="Times New Roman"/>
                <w:color w:val="333333"/>
                <w:sz w:val="24"/>
                <w:szCs w:val="24"/>
                <w:lang w:eastAsia="en-GB"/>
              </w:rPr>
            </w:pPr>
            <w:r w:rsidRPr="00BC70CF">
              <w:rPr>
                <w:rFonts w:ascii="Times New Roman" w:eastAsia="Times New Roman" w:hAnsi="Times New Roman" w:cs="Times New Roman"/>
                <w:color w:val="333333"/>
                <w:sz w:val="24"/>
                <w:szCs w:val="24"/>
                <w:lang w:eastAsia="en-GB"/>
              </w:rPr>
              <w:t>Morphometric variations of the skull in the Gray Wolf (Canis lupus) in Iran</w:t>
            </w:r>
          </w:p>
        </w:tc>
        <w:tc>
          <w:tcPr>
            <w:tcW w:w="2073" w:type="dxa"/>
            <w:tcBorders>
              <w:top w:val="nil"/>
              <w:left w:val="nil"/>
              <w:bottom w:val="single" w:sz="8" w:space="0" w:color="auto"/>
              <w:right w:val="single" w:sz="8" w:space="0" w:color="auto"/>
            </w:tcBorders>
            <w:shd w:val="clear" w:color="auto" w:fill="auto"/>
            <w:noWrap/>
            <w:vAlign w:val="center"/>
            <w:hideMark/>
          </w:tcPr>
          <w:p w14:paraId="79CB31F5" w14:textId="77777777" w:rsidR="00693AB5" w:rsidRPr="00BC70CF" w:rsidRDefault="00693AB5" w:rsidP="00693AB5">
            <w:pPr>
              <w:spacing w:after="0" w:line="240" w:lineRule="auto"/>
              <w:rPr>
                <w:rFonts w:ascii="Times New Roman" w:eastAsia="Times New Roman" w:hAnsi="Times New Roman" w:cs="Times New Roman"/>
                <w:i/>
                <w:iCs/>
                <w:color w:val="333333"/>
                <w:sz w:val="24"/>
                <w:szCs w:val="24"/>
                <w:lang w:eastAsia="en-GB"/>
              </w:rPr>
            </w:pPr>
            <w:r w:rsidRPr="00BC70CF">
              <w:rPr>
                <w:rFonts w:ascii="Times New Roman" w:eastAsia="Times New Roman" w:hAnsi="Times New Roman" w:cs="Times New Roman"/>
                <w:i/>
                <w:iCs/>
                <w:color w:val="333333"/>
                <w:sz w:val="24"/>
                <w:szCs w:val="24"/>
                <w:lang w:eastAsia="en-GB"/>
              </w:rPr>
              <w:t> </w:t>
            </w: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hideMark/>
          </w:tcPr>
          <w:p w14:paraId="034880C3"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ran</w:t>
            </w:r>
          </w:p>
        </w:tc>
      </w:tr>
      <w:tr w:rsidR="00693AB5" w:rsidRPr="00BC70CF" w14:paraId="740BEB78"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4F465464" w14:textId="7EEBFBDD" w:rsidR="00693AB5" w:rsidRPr="00BC70CF" w:rsidRDefault="00E562FD"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P29M1KAT","properties":{"formattedCitation":"(Tourani et al., 2014)","plainCitation":"(Tourani et al., 2014)","dontUpdate":true,"noteIndex":0},"citationItems":[{"id":2703,"uris":["http://zotero.org/users/2793828/items/XEEILA9G"],"uri":["http://zotero.org/users/2793828/items/XEEILA9G"],"itemData":{"id":2703,"type":"article-journal","abstract":"&lt;section class=\"abstract\"&gt;&lt;h2 class=\"abstractTitle text-title my-1\" id=\"d5e2\"&gt;Abstract&lt;/h2&gt;&lt;p&gt;We determined the diet of the poorly-studied Middle Eastern wolves (&lt;em&gt;Canis lupus&lt;/em&gt;) in central Iran in 2009–2010. Food items consisted mainly of farmed chicken and domestic goat (i.e., anthropogenic resources) using both qualification and quantification methods. In contrast, we identified the remains of wild ungulates in negligible quantities. Our data simulations showed that poultry and goats are both primary food items of wolves in the study area. The relative importance of main prey items did not vary seasonally, and, although there were some minor differences in secondary food items, we did not reveal any seasonal effect in diet composition. The negligible consumption of wild prey strongly suggests that wolves are not, at present, a limiting factor for wild prey in our study area. Appropriate management of illegal dumping, in conjunction with excluding wolves and other carnivores from human refuse, would minimize the chance of human-carnivore encounters, wolf-livestock conflicts and, in turn, the persecution of carnivores. Our study contributed to our knowledge of the feeding ecology of the Middle Eastern wolves in areas with a relatively high abundance of anthropogenic foods and a moderately low abundance of wild prey.&lt;/p&gt;&lt;/section&gt;","container-title":"Mammalia","DOI":"10.1515/mammalia-2012-0119","ISSN":"1864-1547, 0025-1461","issue":"1","language":"en","note":"publisher: De Gruyter\nsection: Mammalia","page":"117-121","source":"www.degruyter.com","title":"Anthropogenic effects on the feeding habits of wolves in an altered arid landscape of central Iran","volume":"78","author":[{"family":"Tourani","given":"Mahdieh"},{"family":"Moqanaki","given":"Ehsan M."},{"family":"Boitani","given":"Luigi"},{"family":"Ciucci","given":"Paolo"}],"issued":{"date-parts":[["2014",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Tourani et al., 2014</w:t>
            </w:r>
            <w:r w:rsidRPr="00BC70CF">
              <w:rPr>
                <w:rFonts w:ascii="Times New Roman" w:eastAsia="Times New Roman" w:hAnsi="Times New Roman" w:cs="Times New Roman"/>
                <w:color w:val="000000"/>
                <w:sz w:val="24"/>
                <w:szCs w:val="24"/>
                <w:lang w:eastAsia="en-GB"/>
              </w:rPr>
              <w:fldChar w:fldCharType="end"/>
            </w:r>
            <w:r w:rsidR="00693AB5" w:rsidRPr="00BC70CF">
              <w:rPr>
                <w:rFonts w:ascii="Times New Roman" w:eastAsia="Times New Roman" w:hAnsi="Times New Roman" w:cs="Times New Roman"/>
                <w:color w:val="000000"/>
                <w:sz w:val="24"/>
                <w:szCs w:val="24"/>
                <w:lang w:eastAsia="en-GB"/>
              </w:rPr>
              <w:t xml:space="preserve"> </w:t>
            </w:r>
          </w:p>
        </w:tc>
        <w:tc>
          <w:tcPr>
            <w:tcW w:w="8115" w:type="dxa"/>
            <w:tcBorders>
              <w:top w:val="nil"/>
              <w:left w:val="nil"/>
              <w:bottom w:val="single" w:sz="8" w:space="0" w:color="auto"/>
              <w:right w:val="single" w:sz="8" w:space="0" w:color="auto"/>
            </w:tcBorders>
            <w:shd w:val="clear" w:color="auto" w:fill="auto"/>
            <w:noWrap/>
            <w:vAlign w:val="center"/>
            <w:hideMark/>
          </w:tcPr>
          <w:p w14:paraId="58205033"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nthropogenic effects on the feeding habits of wolves in an altered arid landscape of central Iran</w:t>
            </w:r>
          </w:p>
        </w:tc>
        <w:tc>
          <w:tcPr>
            <w:tcW w:w="2073" w:type="dxa"/>
            <w:tcBorders>
              <w:top w:val="nil"/>
              <w:left w:val="nil"/>
              <w:bottom w:val="single" w:sz="8" w:space="0" w:color="auto"/>
              <w:right w:val="single" w:sz="8" w:space="0" w:color="auto"/>
            </w:tcBorders>
            <w:shd w:val="clear" w:color="auto" w:fill="auto"/>
            <w:noWrap/>
            <w:vAlign w:val="center"/>
            <w:hideMark/>
          </w:tcPr>
          <w:p w14:paraId="6AB1A67E"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hideMark/>
          </w:tcPr>
          <w:p w14:paraId="3C4D142E"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Iran</w:t>
            </w:r>
          </w:p>
        </w:tc>
      </w:tr>
      <w:tr w:rsidR="00693AB5" w:rsidRPr="00BC70CF" w14:paraId="12BFFEC4"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085554BB" w14:textId="59067ADA" w:rsidR="00693AB5" w:rsidRPr="00BC70CF" w:rsidRDefault="006963AF" w:rsidP="00693AB5">
            <w:pPr>
              <w:spacing w:after="0" w:line="240" w:lineRule="auto"/>
              <w:rPr>
                <w:rFonts w:ascii="Times New Roman" w:eastAsia="Times New Roman" w:hAnsi="Times New Roman" w:cs="Times New Roman"/>
                <w:color w:val="000000"/>
                <w:sz w:val="24"/>
                <w:szCs w:val="24"/>
                <w:lang w:val="de-DE"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val="de-DE" w:eastAsia="en-GB"/>
              </w:rPr>
              <w:instrText xml:space="preserve"> ADDIN ZOTERO_ITEM CSL_CITATION {"citationID":"gTekW6I9","properties":{"formattedCitation":"(Ishiguro et al., 2009)","plainCitation":"(Ishiguro et al., 2009)","dontUpdate":true,"noteIndex":0},"citationItems":[{"id":79,"uris":["http://zotero.org/users/2793828/items/KIW7EUB2"],"uri":["http://zotero.org/users/2793828/items/KIW7EUB2"],"itemData":{"id":79,"type":"article-journal","abstract":"Mitochondrial DNA (mtDNA) D-loop control region sequences ranging in length from 583 to 598 bp were determined for eight Japanese wolf specimens (Canis lupus hodophilax Temminck, 1839) collected from several sites and compared with 105 haplotypes from the domestic dog (C. lupus familiaris) and continental grey wolf (C. lupus lupus). Also, a 197-bp mtDNA sequence was amplified from archaeological wolf specimens and two continental wolf specimens (C. lupus chanco) as reference sequences for analysis. The mtDNA haplotypes from the eight Japanese wolf specimens were closely related to each other and grouped in a single lineage with an 88% bootstrap value in a neighbor-joining analysis. The results provide valuable information for understanding the taxonomic and phylogenetic relationships of the Japanese wolf, which have long been controversial.","container-title":"Zoological Science","DOI":"10.2108/zsj.26.765","ISSN":"0289-0003","issue":"11","journalAbbreviation":"Zoological Science","page":"765-770","source":"bioone.org (Atypon)","title":"Mitochondrial DNA Analysis of the Japanese Wolf (Canis Lupus Hodophilax Temminck, 1839) and Comparison with Representative Wolf and Domestic Dog Haplotypes","volume":"26","author":[{"family":"Ishiguro","given":"Naotaka"},{"family":"Inoshima","given":"Yasuo"},{"family":"Shigehara","given":"Nobuo"}],"issued":{"date-parts":[["2009"]],"season":"Oktober"}}}],"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lang w:val="de-DE"/>
              </w:rPr>
              <w:t>Ishiguro et al., 200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4CA04068"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Mitochondrial DNA Analysis of the Japanese Wolf (Canis Lupus </w:t>
            </w:r>
            <w:proofErr w:type="spellStart"/>
            <w:r w:rsidRPr="00BC70CF">
              <w:rPr>
                <w:rFonts w:ascii="Times New Roman" w:eastAsia="Times New Roman" w:hAnsi="Times New Roman" w:cs="Times New Roman"/>
                <w:color w:val="000000"/>
                <w:sz w:val="24"/>
                <w:szCs w:val="24"/>
                <w:lang w:eastAsia="en-GB"/>
              </w:rPr>
              <w:t>Hodophilax</w:t>
            </w:r>
            <w:proofErr w:type="spellEnd"/>
            <w:r w:rsidRPr="00BC70CF">
              <w:rPr>
                <w:rFonts w:ascii="Times New Roman" w:eastAsia="Times New Roman" w:hAnsi="Times New Roman" w:cs="Times New Roman"/>
                <w:color w:val="000000"/>
                <w:sz w:val="24"/>
                <w:szCs w:val="24"/>
                <w:lang w:eastAsia="en-GB"/>
              </w:rPr>
              <w:t xml:space="preserve"> Temminck, 1839) and Comparison with Representative Wolf and Domestic Dog Haplotypes</w:t>
            </w:r>
          </w:p>
        </w:tc>
        <w:tc>
          <w:tcPr>
            <w:tcW w:w="2073" w:type="dxa"/>
            <w:tcBorders>
              <w:top w:val="nil"/>
              <w:left w:val="nil"/>
              <w:bottom w:val="single" w:sz="8" w:space="0" w:color="auto"/>
              <w:right w:val="single" w:sz="8" w:space="0" w:color="auto"/>
            </w:tcBorders>
            <w:shd w:val="clear" w:color="auto" w:fill="auto"/>
            <w:noWrap/>
            <w:vAlign w:val="center"/>
            <w:hideMark/>
          </w:tcPr>
          <w:p w14:paraId="3AD3B1A5"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w:t>
            </w:r>
            <w:proofErr w:type="spellStart"/>
            <w:r w:rsidRPr="00BC70CF">
              <w:rPr>
                <w:rFonts w:ascii="Times New Roman" w:eastAsia="Times New Roman" w:hAnsi="Times New Roman" w:cs="Times New Roman"/>
                <w:i/>
                <w:iCs/>
                <w:color w:val="000000"/>
                <w:sz w:val="24"/>
                <w:szCs w:val="24"/>
                <w:lang w:eastAsia="en-GB"/>
              </w:rPr>
              <w:t>hodophilax</w:t>
            </w:r>
            <w:proofErr w:type="spellEnd"/>
            <w:r w:rsidRPr="00BC70CF">
              <w:rPr>
                <w:rFonts w:ascii="Times New Roman" w:eastAsia="Times New Roman" w:hAnsi="Times New Roman" w:cs="Times New Roman"/>
                <w:i/>
                <w:iCs/>
                <w:color w:val="000000"/>
                <w:sz w:val="24"/>
                <w:szCs w:val="24"/>
                <w:lang w:eastAsia="en-GB"/>
              </w:rPr>
              <w:t xml:space="preserve"> </w:t>
            </w:r>
          </w:p>
        </w:tc>
        <w:tc>
          <w:tcPr>
            <w:tcW w:w="2126" w:type="dxa"/>
            <w:tcBorders>
              <w:top w:val="nil"/>
              <w:left w:val="nil"/>
              <w:bottom w:val="single" w:sz="8" w:space="0" w:color="auto"/>
              <w:right w:val="single" w:sz="8" w:space="0" w:color="auto"/>
            </w:tcBorders>
            <w:shd w:val="clear" w:color="auto" w:fill="auto"/>
            <w:noWrap/>
            <w:vAlign w:val="center"/>
            <w:hideMark/>
          </w:tcPr>
          <w:p w14:paraId="6652D4F1"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Japan</w:t>
            </w:r>
          </w:p>
        </w:tc>
      </w:tr>
      <w:tr w:rsidR="00693AB5" w:rsidRPr="00BC70CF" w14:paraId="31A6E360"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6A9D572E" w14:textId="2685F2D6" w:rsidR="00693AB5" w:rsidRPr="00BC70CF" w:rsidRDefault="00040BC8"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GlYMPk53","properties":{"formattedCitation":"(Ishiguro et al., 2010)","plainCitation":"(Ishiguro et al., 2010)","dontUpdate":true,"noteIndex":0},"citationItems":[{"id":2097,"uris":["http://zotero.org/users/2793828/items/9WSWIVXU"],"uri":["http://zotero.org/users/2793828/items/9WSWIVXU"],"itemData":{"id":2097,"type":"article-journal","container-title":"Zoological Science","DOI":"https://doi.org/10.2108/zsj.27.320","issue":"4","page":"320-324","title":"Osteological and Genetic Analysis of the Extinct Ezo Wolf (Canis Lupus Hattai) from Hokkaido Island, Japan","volume":"27","author":[{"family":"Ishiguro","given":"Naotaka"},{"family":"Inoshima","given":"Yasuo"},{"family":"Shigehara","given":"Nobuo"},{"family":"Ichikawa","given":"H."},{"family":"Kato","given":"M."}],"issued":{"date-parts":[["201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Ishiguro et al., 2010</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31265F78"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Osteological and Genetic Analysis of the Extinct </w:t>
            </w:r>
            <w:proofErr w:type="spellStart"/>
            <w:r w:rsidRPr="00BC70CF">
              <w:rPr>
                <w:rFonts w:ascii="Times New Roman" w:eastAsia="Times New Roman" w:hAnsi="Times New Roman" w:cs="Times New Roman"/>
                <w:color w:val="000000"/>
                <w:sz w:val="24"/>
                <w:szCs w:val="24"/>
                <w:lang w:eastAsia="en-GB"/>
              </w:rPr>
              <w:t>Ezo</w:t>
            </w:r>
            <w:proofErr w:type="spellEnd"/>
            <w:r w:rsidRPr="00BC70CF">
              <w:rPr>
                <w:rFonts w:ascii="Times New Roman" w:eastAsia="Times New Roman" w:hAnsi="Times New Roman" w:cs="Times New Roman"/>
                <w:color w:val="000000"/>
                <w:sz w:val="24"/>
                <w:szCs w:val="24"/>
                <w:lang w:eastAsia="en-GB"/>
              </w:rPr>
              <w:t xml:space="preserve"> Wolf (</w:t>
            </w:r>
            <w:r w:rsidRPr="00BC70CF">
              <w:rPr>
                <w:rFonts w:ascii="Times New Roman" w:eastAsia="Times New Roman" w:hAnsi="Times New Roman" w:cs="Times New Roman"/>
                <w:i/>
                <w:iCs/>
                <w:color w:val="000000"/>
                <w:sz w:val="24"/>
                <w:szCs w:val="24"/>
                <w:lang w:eastAsia="en-GB"/>
              </w:rPr>
              <w:t xml:space="preserve">Canis Lupus </w:t>
            </w:r>
            <w:proofErr w:type="spellStart"/>
            <w:r w:rsidRPr="00BC70CF">
              <w:rPr>
                <w:rFonts w:ascii="Times New Roman" w:eastAsia="Times New Roman" w:hAnsi="Times New Roman" w:cs="Times New Roman"/>
                <w:i/>
                <w:iCs/>
                <w:color w:val="000000"/>
                <w:sz w:val="24"/>
                <w:szCs w:val="24"/>
                <w:lang w:eastAsia="en-GB"/>
              </w:rPr>
              <w:t>Hattai</w:t>
            </w:r>
            <w:proofErr w:type="spellEnd"/>
            <w:r w:rsidRPr="00BC70CF">
              <w:rPr>
                <w:rFonts w:ascii="Times New Roman" w:eastAsia="Times New Roman" w:hAnsi="Times New Roman" w:cs="Times New Roman"/>
                <w:color w:val="000000"/>
                <w:sz w:val="24"/>
                <w:szCs w:val="24"/>
                <w:lang w:eastAsia="en-GB"/>
              </w:rPr>
              <w:t>) from Hokkaido Island, Japan</w:t>
            </w:r>
          </w:p>
        </w:tc>
        <w:tc>
          <w:tcPr>
            <w:tcW w:w="2073" w:type="dxa"/>
            <w:tcBorders>
              <w:top w:val="nil"/>
              <w:left w:val="nil"/>
              <w:bottom w:val="single" w:sz="8" w:space="0" w:color="auto"/>
              <w:right w:val="single" w:sz="8" w:space="0" w:color="auto"/>
            </w:tcBorders>
            <w:shd w:val="clear" w:color="auto" w:fill="auto"/>
            <w:noWrap/>
            <w:vAlign w:val="center"/>
            <w:hideMark/>
          </w:tcPr>
          <w:p w14:paraId="28295DAE"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w:t>
            </w:r>
            <w:proofErr w:type="spellStart"/>
            <w:r w:rsidRPr="00BC70CF">
              <w:rPr>
                <w:rFonts w:ascii="Times New Roman" w:eastAsia="Times New Roman" w:hAnsi="Times New Roman" w:cs="Times New Roman"/>
                <w:i/>
                <w:iCs/>
                <w:color w:val="000000"/>
                <w:sz w:val="24"/>
                <w:szCs w:val="24"/>
                <w:lang w:eastAsia="en-GB"/>
              </w:rPr>
              <w:t>hattai</w:t>
            </w:r>
            <w:proofErr w:type="spellEnd"/>
          </w:p>
        </w:tc>
        <w:tc>
          <w:tcPr>
            <w:tcW w:w="2126" w:type="dxa"/>
            <w:tcBorders>
              <w:top w:val="nil"/>
              <w:left w:val="nil"/>
              <w:bottom w:val="single" w:sz="8" w:space="0" w:color="auto"/>
              <w:right w:val="single" w:sz="8" w:space="0" w:color="auto"/>
            </w:tcBorders>
            <w:shd w:val="clear" w:color="auto" w:fill="auto"/>
            <w:noWrap/>
            <w:vAlign w:val="center"/>
            <w:hideMark/>
          </w:tcPr>
          <w:p w14:paraId="55FBA2F1"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Japan</w:t>
            </w:r>
          </w:p>
        </w:tc>
      </w:tr>
      <w:tr w:rsidR="00693AB5" w:rsidRPr="00BC70CF" w14:paraId="169E27F9"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1CB591C2" w14:textId="058DD7EB" w:rsidR="00040BC8" w:rsidRPr="00BC70CF" w:rsidRDefault="00040BC8"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lastRenderedPageBreak/>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zxFVnQmx","properties":{"formattedCitation":"(Hazell, 2001)","plainCitation":"(Hazell, 2001)","dontUpdate":true,"noteIndex":0},"citationItems":[{"id":2684,"uris":["http://zotero.org/users/2793828/items/LHETJM22"],"uri":["http://zotero.org/users/2793828/items/LHETJM22"],"itemData":{"id":2684,"type":"article-journal","container-title":"Endangered Species Update","ISSN":"10813705","issue":"4","language":"English","note":"publisher: University of Michigan, School of Natural Resources","page":"142-147","source":"go.gale.com","title":"The status of the wolf population in post-Soviet Kyrgyzstan. (Canid Conservation)","volume":"18","author":[{"family":"Hazell","given":"C. J."}],"issued":{"date-parts":[["2001",7,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Hazell, 2001</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7CA5780B" w14:textId="61DD25C1"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The status of the wolf population in post-Soviet Kyrgyzstan</w:t>
            </w:r>
          </w:p>
        </w:tc>
        <w:tc>
          <w:tcPr>
            <w:tcW w:w="2073" w:type="dxa"/>
            <w:tcBorders>
              <w:top w:val="nil"/>
              <w:left w:val="nil"/>
              <w:bottom w:val="single" w:sz="8" w:space="0" w:color="auto"/>
              <w:right w:val="single" w:sz="8" w:space="0" w:color="auto"/>
            </w:tcBorders>
            <w:shd w:val="clear" w:color="auto" w:fill="auto"/>
            <w:noWrap/>
            <w:vAlign w:val="center"/>
          </w:tcPr>
          <w:p w14:paraId="72FB4384" w14:textId="7BFE518C"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2C5A132B" w14:textId="668B7266"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Kyrgyzstan</w:t>
            </w:r>
          </w:p>
        </w:tc>
      </w:tr>
      <w:tr w:rsidR="00693AB5" w:rsidRPr="00BC70CF" w14:paraId="6C67F833"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6A6D9BF6" w14:textId="405EF088" w:rsidR="001E10F0" w:rsidRPr="00BC70CF" w:rsidRDefault="001E10F0"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xEiMa8JB","properties":{"formattedCitation":"(Jumabay-Uulu et al., 2014)","plainCitation":"(Jumabay-Uulu et al., 2014)","dontUpdate":true,"noteIndex":0},"citationItems":[{"id":1263,"uris":["http://zotero.org/users/2793828/items/MREMTKBC"],"uri":["http://zotero.org/users/2793828/items/MREMTKBC"],"itemData":{"id":1263,"type":"article-journal","abstract":"In the cold and arid mountains of Central Asia, where the diversity and abundance of wild ungulates are generally low, resource partitioning among coexisting carnivores is probably less distinct than in prey-rich areas. Thus, similar-sized carnivores are likely to compete for food. We compared the summer diets of snow leopards Panthera uncia and wolves Canis lupus in Sarychat-Ertash Reserve in the Tien-Shan mountains of Kyrgyzstan, based on analysis of genetically confirmed scats. Abundances of the principal prey species, argali Ovis ammon and Siberian ibex Capra sibirica, were estimated from field surveys. The diets consisted of few species, with high interspecific overlap (Pianka's index = 0.91). Argali was the predominant prey, with &gt; 50% frequency of occurrence in both snow leopard and wolf scats. This was followed by Siberian ibex and marmots Marmota baibacina. Being largely unavailable, remains of livestock were not detected in any of the scats. In the snow leopard diet, proportions of argali and ibex were in line with the relative availabilities of these animals in the Reserve. This was in contrast to the diet of wolf, where argali occurred according to availability and ibex was significantly underrepresented. The high diet overlap indicates that the two predators might compete for food when the diversity of profitable, large prey is low. Competition may be more intense in winter, when marmots are not available. Hunting of argali and ibex outside the Reserve may be unsustainable and therefore reduce their abundances over time. This will affect both predators negatively and intensify competition for food. Reduction in ibex populations will directly affect the snow leopard, and the wolf is likely to be indirectly affected as a result of increased snow leopard predation of argali.","container-title":"Oryx","DOI":"10.1017/S0030605313000306","ISSN":"0030-6053, 1365-3008","issue":"4","language":"en","page":"529-535","source":"Cambridge Core","title":"Large carnivores and low diversity of optimal prey: a comparison of the diets of snow leopards Panthera uncia and wolves Canis lupus in Sarychat-Ertash Reserve in Kyrgyzstan","title-short":"Large carnivores and low diversity of optimal prey","volume":"48","author":[{"family":"Jumabay-Uulu","given":"Kubanychbek"},{"family":"Wegge","given":"Per"},{"family":"Mishra","given":"Charudutt"},{"family":"Sharma","given":"Koustubh"}],"issued":{"date-parts":[["2014",1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Jumabay-Uulu et al., 201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0A050E27"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Large carnivores and low diversity of optimal prey: a comparison of the diets of snow leopards </w:t>
            </w:r>
            <w:r w:rsidRPr="00BC70CF">
              <w:rPr>
                <w:rFonts w:ascii="Times New Roman" w:eastAsia="Times New Roman" w:hAnsi="Times New Roman" w:cs="Times New Roman"/>
                <w:i/>
                <w:iCs/>
                <w:color w:val="000000"/>
                <w:sz w:val="24"/>
                <w:szCs w:val="24"/>
                <w:lang w:eastAsia="en-GB"/>
              </w:rPr>
              <w:t>Panthera uncia</w:t>
            </w:r>
            <w:r w:rsidRPr="00BC70CF">
              <w:rPr>
                <w:rFonts w:ascii="Times New Roman" w:eastAsia="Times New Roman" w:hAnsi="Times New Roman" w:cs="Times New Roman"/>
                <w:color w:val="000000"/>
                <w:sz w:val="24"/>
                <w:szCs w:val="24"/>
                <w:lang w:eastAsia="en-GB"/>
              </w:rPr>
              <w:t> and wolves </w:t>
            </w:r>
            <w:r w:rsidRPr="00BC70CF">
              <w:rPr>
                <w:rFonts w:ascii="Times New Roman" w:eastAsia="Times New Roman" w:hAnsi="Times New Roman" w:cs="Times New Roman"/>
                <w:i/>
                <w:iCs/>
                <w:color w:val="000000"/>
                <w:sz w:val="24"/>
                <w:szCs w:val="24"/>
                <w:lang w:eastAsia="en-GB"/>
              </w:rPr>
              <w:t>Canis lupus</w:t>
            </w:r>
            <w:r w:rsidRPr="00BC70CF">
              <w:rPr>
                <w:rFonts w:ascii="Times New Roman" w:eastAsia="Times New Roman" w:hAnsi="Times New Roman" w:cs="Times New Roman"/>
                <w:color w:val="000000"/>
                <w:sz w:val="24"/>
                <w:szCs w:val="24"/>
                <w:lang w:eastAsia="en-GB"/>
              </w:rPr>
              <w:t xml:space="preserve"> in </w:t>
            </w:r>
            <w:proofErr w:type="spellStart"/>
            <w:r w:rsidRPr="00BC70CF">
              <w:rPr>
                <w:rFonts w:ascii="Times New Roman" w:eastAsia="Times New Roman" w:hAnsi="Times New Roman" w:cs="Times New Roman"/>
                <w:color w:val="000000"/>
                <w:sz w:val="24"/>
                <w:szCs w:val="24"/>
                <w:lang w:eastAsia="en-GB"/>
              </w:rPr>
              <w:t>Sarychat-Ertash</w:t>
            </w:r>
            <w:proofErr w:type="spellEnd"/>
            <w:r w:rsidRPr="00BC70CF">
              <w:rPr>
                <w:rFonts w:ascii="Times New Roman" w:eastAsia="Times New Roman" w:hAnsi="Times New Roman" w:cs="Times New Roman"/>
                <w:color w:val="000000"/>
                <w:sz w:val="24"/>
                <w:szCs w:val="24"/>
                <w:lang w:eastAsia="en-GB"/>
              </w:rPr>
              <w:t xml:space="preserve"> Reserve in Kyrgyzstan</w:t>
            </w:r>
          </w:p>
        </w:tc>
        <w:tc>
          <w:tcPr>
            <w:tcW w:w="2073" w:type="dxa"/>
            <w:tcBorders>
              <w:top w:val="nil"/>
              <w:left w:val="nil"/>
              <w:bottom w:val="single" w:sz="8" w:space="0" w:color="auto"/>
              <w:right w:val="single" w:sz="8" w:space="0" w:color="auto"/>
            </w:tcBorders>
            <w:shd w:val="clear" w:color="auto" w:fill="auto"/>
            <w:noWrap/>
            <w:vAlign w:val="center"/>
            <w:hideMark/>
          </w:tcPr>
          <w:p w14:paraId="7EFCA337"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hideMark/>
          </w:tcPr>
          <w:p w14:paraId="3D0E65E6"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Kyrgyzstan</w:t>
            </w:r>
          </w:p>
        </w:tc>
      </w:tr>
      <w:tr w:rsidR="00693AB5" w:rsidRPr="00BC70CF" w14:paraId="5F99D787"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6BA9BFF3" w14:textId="4FCFB745" w:rsidR="001E10F0" w:rsidRPr="00BC70CF" w:rsidRDefault="001E10F0"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bnK3H26V","properties":{"formattedCitation":"(McCarthy et al., 2010)","plainCitation":"(McCarthy et al., 2010)","dontUpdate":true,"noteIndex":0},"citationItems":[{"id":2679,"uris":["http://zotero.org/users/2793828/items/64BCKEUW"],"uri":["http://zotero.org/users/2793828/items/64BCKEUW"],"itemData":{"id":2679,"type":"article-journal","abstract":"During the summer and fall of 2005 while documenting snow leopard (Panthera uncia) abundance (McCarthy et al 2008), we collected ancillary camera-trap photos taken in the Tien Shan Mountains of Kyrgyzstan and assessed their usefulness for biodiversity surveys of larger animal species. The study was conducted in 2 separate areas; one that had been declared a strictly protected national park, and a second that had no formal protection but was used as a hunting reserve by foreign interests. By using 22–24 pairs of cameras placed for 49 days in both areas, we photographed 9 of 13 probably occurring large (&gt;1 kg) mammal species identified in a country-wide review. Of the 9 species that appeared in photographs, 4 also were identified genetically from simultaneously collected scat samples. Two species identified by the genetic sample were not photographed. Photo rates differed between areas and corresponded to independent abundance estimates for snow leopards (from fecal genetic individual identification), and for argali (Ovus ammon) and Siberian ibex (Capra ibex; both from visual surveys). The photo rates of ungulates were highest, and those for large carnivores were lowest, in the “strictly protected area,” which suggested an effect from illicit control of predators by occupants of the surrounding villages. In contrast, in the unprotected area, where hunting was managed and local residents and visitors were few, the species diversity and photo rates for most species were higher. Our use of ancillary camera-trap photos was valuable for authenticating species presence and, sometimes, for documenting differences in species abundances between areas with different conservation histories. In addition, this study indicates the importance of continued outreach and collaboration with villagers to ensure effective wildlife conservation within Kyrgyz national parks.","container-title":"Mountain Research and Development","DOI":"10.1659/MRD-JOURNAL-D-09-00080.1","ISSN":"0276-4741, 1994-7151","issue":"3","journalAbbreviation":"mred","note":"publisher: International Mountain Society","page":"295-301","source":"bioone.org","title":"Assessing Variation in Wildlife Biodiversity in the Tien Shan Mountains of Kyrgyzstan Using Ancillary Camera-trap Photos","volume":"30","author":[{"family":"McCarthy","given":"Jennifer L."},{"family":"McCarthy","given":"Kyle P."},{"family":"Fuller","given":"Todd K."},{"family":"McCarthy","given":"Thomas M."}],"issued":{"date-parts":[["2010",8]]}}}],"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McCarthy et al., 2010</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6A35BE31"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ssessing Variation in Wildlife Biodiversity in the Tien Shan Mountains of Kyrgyzstan Using Ancillary Camera-trap Photos</w:t>
            </w:r>
          </w:p>
        </w:tc>
        <w:tc>
          <w:tcPr>
            <w:tcW w:w="2073" w:type="dxa"/>
            <w:tcBorders>
              <w:top w:val="nil"/>
              <w:left w:val="nil"/>
              <w:bottom w:val="single" w:sz="8" w:space="0" w:color="auto"/>
              <w:right w:val="single" w:sz="8" w:space="0" w:color="auto"/>
            </w:tcBorders>
            <w:shd w:val="clear" w:color="auto" w:fill="auto"/>
            <w:noWrap/>
            <w:vAlign w:val="center"/>
            <w:hideMark/>
          </w:tcPr>
          <w:p w14:paraId="2ACE53D1"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hideMark/>
          </w:tcPr>
          <w:p w14:paraId="48722FA0"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Kyrgyzstan</w:t>
            </w:r>
          </w:p>
        </w:tc>
      </w:tr>
      <w:tr w:rsidR="00693AB5" w:rsidRPr="00BC70CF" w14:paraId="70EA2F8F"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6DBBDB3C" w14:textId="72A6CD9D" w:rsidR="00035315" w:rsidRPr="00BC70CF" w:rsidRDefault="0003531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IXLwITmU","properties":{"formattedCitation":"(Chen et al., 2011)","plainCitation":"(Chen et al., 2011)","dontUpdate":true,"noteIndex":0},"citationItems":[{"id":2676,"uris":["http://zotero.org/users/2793828/items/3DLIVMLR"],"uri":["http://zotero.org/users/2793828/items/3DLIVMLR"],"itemData":{"id":2676,"type":"article-journal","abstract":"To provide initial value for population restoration and management of\nwolves ( Canis lupus  ) in the wild, line transect survey and fecal\nanalysis method were used to study the population ecology of wolf at\nSaihanwula National Nature Reserve, Inner Mongolia. The results\nrevealed that the population number was at least seven within the\nreserve and population density was 4.18± 2.88 individual per 100\nkm2. The wolf population was mainly distributed in Shengshan and\nQinyunshan core areas; active sites appeared mostly along mountain\nridges, roads and valleys at Shengshan and mountain ridges at\nQinyunshan. Hare ( Lepus capensis  ) and plants occurred frequently in\nthe food composition of wolf scats. Food types varied between years but\nnot seasons (Winter-Spring and Summer-Autumn).","language":"cn","note":"Accepted: 2014-05-09T20:23:49Z\npublisher: Kunming Institute of Zoology, Chinese Academy of Sciences","source":"tspace.library.utoronto.ca","title":"Population, distribution and food composition of wolves ( Canis lupus ) at Saihanwula Nature Reserve, Inner Mongolia","URL":"https://tspace.library.utoronto.ca/handle/1807/64660","author":[{"family":"Chen","given":"Jiu-Yi"},{"family":"Zhang","given":"Li-Jia"},{"family":"Wang","given":"An-Meng"},{"family":"Nasendelger","given":"Bater"},{"family":"Yuan","given":"Li"},{"family":"Bao","given":"Wei-Dong"}],"accessed":{"date-parts":[["2020",7,16]]},"issued":{"date-parts":[["2011",8,17]]}}}],"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Chen et al., 2011</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5AD6904B" w14:textId="1647DED9"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Population, distribution and food composition of wolves (</w:t>
            </w:r>
            <w:r w:rsidRPr="00BC70CF">
              <w:rPr>
                <w:rFonts w:ascii="Times New Roman" w:eastAsia="Times New Roman" w:hAnsi="Times New Roman" w:cs="Times New Roman"/>
                <w:i/>
                <w:iCs/>
                <w:color w:val="000000"/>
                <w:sz w:val="24"/>
                <w:szCs w:val="24"/>
                <w:lang w:eastAsia="en-GB"/>
              </w:rPr>
              <w:t>Canis lupus</w:t>
            </w:r>
            <w:r w:rsidRPr="00BC70CF">
              <w:rPr>
                <w:rFonts w:ascii="Times New Roman" w:eastAsia="Times New Roman" w:hAnsi="Times New Roman" w:cs="Times New Roman"/>
                <w:color w:val="000000"/>
                <w:sz w:val="24"/>
                <w:szCs w:val="24"/>
                <w:lang w:eastAsia="en-GB"/>
              </w:rPr>
              <w:t xml:space="preserve">) at </w:t>
            </w:r>
            <w:proofErr w:type="spellStart"/>
            <w:r w:rsidRPr="00BC70CF">
              <w:rPr>
                <w:rFonts w:ascii="Times New Roman" w:eastAsia="Times New Roman" w:hAnsi="Times New Roman" w:cs="Times New Roman"/>
                <w:color w:val="000000"/>
                <w:sz w:val="24"/>
                <w:szCs w:val="24"/>
                <w:lang w:eastAsia="en-GB"/>
              </w:rPr>
              <w:t>Saihanwula</w:t>
            </w:r>
            <w:proofErr w:type="spellEnd"/>
            <w:r w:rsidRPr="00BC70CF">
              <w:rPr>
                <w:rFonts w:ascii="Times New Roman" w:eastAsia="Times New Roman" w:hAnsi="Times New Roman" w:cs="Times New Roman"/>
                <w:color w:val="000000"/>
                <w:sz w:val="24"/>
                <w:szCs w:val="24"/>
                <w:lang w:eastAsia="en-GB"/>
              </w:rPr>
              <w:t xml:space="preserve"> Nature Reserve, Inner Mongolia</w:t>
            </w:r>
          </w:p>
        </w:tc>
        <w:tc>
          <w:tcPr>
            <w:tcW w:w="2073" w:type="dxa"/>
            <w:tcBorders>
              <w:top w:val="nil"/>
              <w:left w:val="nil"/>
              <w:bottom w:val="single" w:sz="8" w:space="0" w:color="auto"/>
              <w:right w:val="single" w:sz="8" w:space="0" w:color="auto"/>
            </w:tcBorders>
            <w:shd w:val="clear" w:color="auto" w:fill="auto"/>
            <w:noWrap/>
            <w:vAlign w:val="center"/>
          </w:tcPr>
          <w:p w14:paraId="746A850E" w14:textId="5E3CF1CA"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357F54EF" w14:textId="6314ACBF"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Mongolia</w:t>
            </w:r>
          </w:p>
        </w:tc>
      </w:tr>
      <w:tr w:rsidR="00693AB5" w:rsidRPr="00BC70CF" w14:paraId="60A34A39"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3341D7F3" w14:textId="75EDB338" w:rsidR="00693AB5" w:rsidRPr="00BC70CF" w:rsidRDefault="00035315" w:rsidP="00693AB5">
            <w:pPr>
              <w:spacing w:after="0" w:line="240" w:lineRule="auto"/>
              <w:rPr>
                <w:rFonts w:ascii="Times New Roman" w:eastAsia="Times New Roman" w:hAnsi="Times New Roman" w:cs="Times New Roman"/>
                <w:color w:val="000000"/>
                <w:sz w:val="24"/>
                <w:szCs w:val="24"/>
                <w:lang w:val="de-DE"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val="de-DE" w:eastAsia="en-GB"/>
              </w:rPr>
              <w:instrText xml:space="preserve"> ADDIN ZOTERO_ITEM CSL_CITATION {"citationID":"ZeF7CmDc","properties":{"formattedCitation":"(Davie et al., 2014)","plainCitation":"(Davie et al., 2014)","dontUpdate":true,"noteIndex":0},"citationItems":[{"id":2669,"uris":["http://zotero.org/users/2793828/items/7IWVEA5Z"],"uri":["http://zotero.org/users/2793828/items/7IWVEA5Z"],"itemData":{"id":2669,"type":"article-journal","abstract":"Gray wolves (Canis lupus) are a top predator in northern Asian ecosystems and often perceived as a threat to livestock. As a result, wolves are heavily persecuted and populations have declined throughout much of the region. Understanding the dynamics of wolf-livestock conflict is important for developing conservation actions that benefit wolves and human livelihoods. We measured the influence of landscape factors on patterns of wolf-livestock conflict in Ikh Nart Nature Reserve, Mongolia by modeling livestock predation risk using a partitioned Mahalanobis D2 (k) analysis. We based the model on 44 known predation sites obtained through 102 interviews with rural pastoralists and mapped risk at a 500 m spatial scale. Four factors strongly influenced predation risk at a given site in the landscape including distance to nearest ger camp, and the percent of surrounding tall vegetation, shrubland, and forbland habitat. Our results indicate that wolves tend to kill livestock in areas where their detection by humans and livestock is low. Managing wolves in Mongolia will require reducing livestock predation and subsequent retribution killing. This may be achieved by focusing conservation in areas where predation risk is highest, such as habitats with greater vegetation cover and areas near particular ger sites.","container-title":"Journal of Arid Environments","DOI":"10.1016/j.jaridenv.2014.01.008","ISSN":"0140-1963","journalAbbreviation":"Journal of Arid Environments","language":"en","page":"85-91","source":"ScienceDirect","title":"Measuring and mapping the influence of landscape factors on livestock predation by wolves in Mongolia","volume":"103","author":[{"family":"Davie","given":"Hannah S."},{"family":"Murdoch","given":"James D."},{"family":"Lhagvasuren","given":"Ankhbayar"},{"family":"Reading","given":"Richard P."}],"issued":{"date-parts":[["2014",4,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lang w:val="de-DE"/>
              </w:rPr>
              <w:t>Davie et al., 2014</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006438C" w14:textId="24B6002E"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Measuring and mapping the influence of landscape factors on livestock predation by wolves in Mongolia</w:t>
            </w:r>
          </w:p>
        </w:tc>
        <w:tc>
          <w:tcPr>
            <w:tcW w:w="2073" w:type="dxa"/>
            <w:tcBorders>
              <w:top w:val="nil"/>
              <w:left w:val="nil"/>
              <w:bottom w:val="single" w:sz="8" w:space="0" w:color="auto"/>
              <w:right w:val="single" w:sz="8" w:space="0" w:color="auto"/>
            </w:tcBorders>
            <w:shd w:val="clear" w:color="auto" w:fill="auto"/>
            <w:noWrap/>
            <w:vAlign w:val="center"/>
          </w:tcPr>
          <w:p w14:paraId="0B5A032A" w14:textId="7531AA9E"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173829AB" w14:textId="0D6B5B4C"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Mongolia</w:t>
            </w:r>
          </w:p>
        </w:tc>
      </w:tr>
      <w:tr w:rsidR="00693AB5" w:rsidRPr="00BC70CF" w14:paraId="7B6708BA" w14:textId="77777777" w:rsidTr="001302E2">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2D5DC3AC" w14:textId="36F772EC" w:rsidR="00693AB5" w:rsidRPr="00BC70CF" w:rsidRDefault="008304D9"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5LXKjEsf","properties":{"formattedCitation":"(Duyne et al., 2009)","plainCitation":"(Duyne et al., 2009)","dontUpdate":true,"noteIndex":0},"citationItems":[{"id":2673,"uris":["http://zotero.org/users/2793828/items/R4WMAVQD"],"uri":["http://zotero.org/users/2793828/items/R4WMAVQD"],"itemData":{"id":2673,"type":"article-journal","abstract":"Depredation by wolves (Canis lupus) could threaten survival of reintroduced wild Przewalski horses (Equus ferus przewalskii) in Hustai National Park (HNP), Mongolia. We conducted scat analysis, spatial analyses of kills, and interviews to study prey species selection and temporal and spatial factors that characterize prey choices of wolves. Diet of wolves in HNP was comprised of &gt;50% of livestock. Diet composition varied during the year, with more livestock taken in winter. Wildlife species were selected over livestock species. From available livestock species domestic horses were predated most, whereas red deer (Cervus elaphus) and marmot (Marmota sibirica) were the preferred wildlife species. Our spatial analyses showed an unexpected significant positive relation between number of domestic horses killed and distance to the park, as well as a significant negative relation with number of gers (tents) in the area. Compared to randomly selected comparison sites (n = 36), we found Przewalski foal kills (n = 36) at sites that were closer to the forest, at higher altitudes, with lower shrub cover, higher forest cover, and higher red deer density. If the negative trend of deer numbers continues and if herdsmen protect their livestock more vigorously, depredation of wild Przewalski horses by wolves will rise. Therefore, a large red deer population could be pivotal in improving the conservation status of Przewalski horses.","container-title":"The Journal of Wildlife Management","DOI":"10.2193/2008-027","ISSN":"1937-2817","issue":"6","language":"en","note":"_eprint: https://wildlife.onlinelibrary.wiley.com/doi/pdf/10.2193/2008-027","page":"836-843","source":"Wiley Online Library","title":"Wolf Predation Among Reintroduced Przewalski Horses in Hustai National Park, Mongolia","volume":"73","author":[{"family":"Duyne","given":"Caroline Van"},{"family":"Ras","given":"Erica"},{"family":"Vos","given":"Anneleen E. W. De"},{"family":"Boer","given":"Willem F. De"},{"family":"Henkens","given":"René J. H. G."},{"family":"Usukhjargal","given":"Dorj"}],"issued":{"date-parts":[["2009"]]}}}],"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Duyne et al., 200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01286771" w14:textId="57A58B6C"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Wolf predation among reintroduced </w:t>
            </w:r>
            <w:proofErr w:type="spellStart"/>
            <w:r w:rsidRPr="00BC70CF">
              <w:rPr>
                <w:rFonts w:ascii="Times New Roman" w:eastAsia="Times New Roman" w:hAnsi="Times New Roman" w:cs="Times New Roman"/>
                <w:color w:val="000000"/>
                <w:sz w:val="24"/>
                <w:szCs w:val="24"/>
                <w:lang w:eastAsia="en-GB"/>
              </w:rPr>
              <w:t>przewalski</w:t>
            </w:r>
            <w:proofErr w:type="spellEnd"/>
            <w:r w:rsidRPr="00BC70CF">
              <w:rPr>
                <w:rFonts w:ascii="Times New Roman" w:eastAsia="Times New Roman" w:hAnsi="Times New Roman" w:cs="Times New Roman"/>
                <w:color w:val="000000"/>
                <w:sz w:val="24"/>
                <w:szCs w:val="24"/>
                <w:lang w:eastAsia="en-GB"/>
              </w:rPr>
              <w:t xml:space="preserve"> horses in </w:t>
            </w:r>
            <w:proofErr w:type="spellStart"/>
            <w:r w:rsidRPr="00BC70CF">
              <w:rPr>
                <w:rFonts w:ascii="Times New Roman" w:eastAsia="Times New Roman" w:hAnsi="Times New Roman" w:cs="Times New Roman"/>
                <w:color w:val="000000"/>
                <w:sz w:val="24"/>
                <w:szCs w:val="24"/>
                <w:lang w:eastAsia="en-GB"/>
              </w:rPr>
              <w:t>Hustai</w:t>
            </w:r>
            <w:proofErr w:type="spellEnd"/>
            <w:r w:rsidRPr="00BC70CF">
              <w:rPr>
                <w:rFonts w:ascii="Times New Roman" w:eastAsia="Times New Roman" w:hAnsi="Times New Roman" w:cs="Times New Roman"/>
                <w:color w:val="000000"/>
                <w:sz w:val="24"/>
                <w:szCs w:val="24"/>
                <w:lang w:eastAsia="en-GB"/>
              </w:rPr>
              <w:t xml:space="preserve"> National Park, Mongolia</w:t>
            </w:r>
          </w:p>
        </w:tc>
        <w:tc>
          <w:tcPr>
            <w:tcW w:w="2073" w:type="dxa"/>
            <w:tcBorders>
              <w:top w:val="nil"/>
              <w:left w:val="nil"/>
              <w:bottom w:val="single" w:sz="8" w:space="0" w:color="auto"/>
              <w:right w:val="single" w:sz="8" w:space="0" w:color="auto"/>
            </w:tcBorders>
            <w:shd w:val="clear" w:color="auto" w:fill="auto"/>
            <w:noWrap/>
            <w:vAlign w:val="center"/>
          </w:tcPr>
          <w:p w14:paraId="0615183F" w14:textId="04E28049"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724FD338" w14:textId="0060200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Mongolia</w:t>
            </w:r>
          </w:p>
        </w:tc>
      </w:tr>
      <w:tr w:rsidR="00693AB5" w:rsidRPr="00BC70CF" w14:paraId="448E92DE" w14:textId="77777777" w:rsidTr="001302E2">
        <w:trPr>
          <w:gridAfter w:val="1"/>
          <w:wAfter w:w="2126" w:type="dxa"/>
          <w:trHeight w:val="540"/>
        </w:trPr>
        <w:tc>
          <w:tcPr>
            <w:tcW w:w="185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C008489" w14:textId="3986C4CE" w:rsidR="00693AB5" w:rsidRPr="00BC70CF" w:rsidRDefault="00DA2D2D"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4I3jPke6","properties":{"formattedCitation":"(Hovens and Tungalaktuja, 2005)","plainCitation":"(Hovens and Tungalaktuja, 2005)","dontUpdate":true,"noteIndex":0},"citationItems":[{"id":2668,"uris":["http://zotero.org/users/2793828/items/QY55FPSS"],"uri":["http://zotero.org/users/2793828/items/QY55FPSS"],"itemData":{"id":2668,"type":"article-journal","abstract":"Seasonal fluctuations in the wolf diet in the Hustai National Park (Mongolia) were determined by analysing wolf scats that were collected from 1994–1997. Except for July, August and September, at least 50% of the frequency of occurrence of prey items in wolf scats consisted of livestock. The frequency of occurrence of wild ungulates ranged from 8–43%, and wild ungulates were most often consumed in July, August and October, but seldom in June. Our study suggested that most seasonal changes in the wolf diet were effected by the life history of red deer. The occurrence of wild ungulates in the wolf diet coincided with the availability and vulnerability of calves. To reduce livestock losses and poaching of wolves we recommend more wolf research, protection and monitoring of both wild prey populations and wolves, and the reintroduction of livestock guarding dogs and year-round guarding of domestic horses.","container-title":"Mammalian Biology","DOI":"10.1016/j.mambio.2004.12.003","ISSN":"1618-1476","issue":"4","journalAbbreviation":"Mamm Biol","language":"en","page":"210-217","source":"Springer Link","title":"Seasonal fluctuations of the wolf diet in the Hustai National Park (Mongolia)","volume":"70","author":[{"family":"Hovens","given":"J. P. M."},{"family":"Tungalaktuja","given":"Khuukhenduu"}],"issued":{"date-parts":[["2005",4,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Hovens and Tungalaktuja, 2005</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AE97993"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Seasonal fluctuations of the wolf diet in the </w:t>
            </w:r>
            <w:proofErr w:type="spellStart"/>
            <w:r w:rsidRPr="00BC70CF">
              <w:rPr>
                <w:rFonts w:ascii="Times New Roman" w:eastAsia="Times New Roman" w:hAnsi="Times New Roman" w:cs="Times New Roman"/>
                <w:color w:val="000000"/>
                <w:sz w:val="24"/>
                <w:szCs w:val="24"/>
                <w:lang w:eastAsia="en-GB"/>
              </w:rPr>
              <w:t>Hustai</w:t>
            </w:r>
            <w:proofErr w:type="spellEnd"/>
            <w:r w:rsidRPr="00BC70CF">
              <w:rPr>
                <w:rFonts w:ascii="Times New Roman" w:eastAsia="Times New Roman" w:hAnsi="Times New Roman" w:cs="Times New Roman"/>
                <w:color w:val="000000"/>
                <w:sz w:val="24"/>
                <w:szCs w:val="24"/>
                <w:lang w:eastAsia="en-GB"/>
              </w:rPr>
              <w:t xml:space="preserve"> National Park (Mongolia)</w:t>
            </w:r>
          </w:p>
        </w:tc>
        <w:tc>
          <w:tcPr>
            <w:tcW w:w="207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9E9D558"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AAA5BC0"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Mongolia</w:t>
            </w:r>
          </w:p>
        </w:tc>
      </w:tr>
      <w:tr w:rsidR="00693AB5" w:rsidRPr="00BC70CF" w14:paraId="7B7FC769" w14:textId="77777777" w:rsidTr="001302E2">
        <w:trPr>
          <w:gridAfter w:val="1"/>
          <w:wAfter w:w="2126" w:type="dxa"/>
          <w:trHeight w:val="804"/>
        </w:trPr>
        <w:tc>
          <w:tcPr>
            <w:tcW w:w="1851" w:type="dxa"/>
            <w:tcBorders>
              <w:top w:val="single" w:sz="8" w:space="0" w:color="auto"/>
              <w:left w:val="single" w:sz="8" w:space="0" w:color="auto"/>
              <w:bottom w:val="single" w:sz="8" w:space="0" w:color="auto"/>
              <w:right w:val="single" w:sz="8" w:space="0" w:color="auto"/>
            </w:tcBorders>
            <w:shd w:val="clear" w:color="auto" w:fill="auto"/>
            <w:vAlign w:val="center"/>
          </w:tcPr>
          <w:p w14:paraId="2CA51861" w14:textId="422C4A31" w:rsidR="00693AB5" w:rsidRPr="00BC70CF" w:rsidRDefault="00DA2D2D"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w26szI8Z","properties":{"formattedCitation":"(Kaczensky et al., 2008)","plainCitation":"(Kaczensky et al., 2008)","dontUpdate":true,"noteIndex":0},"citationItems":[{"id":2093,"uris":["http://zotero.org/users/2793828/items/TQCW3PJY"],"uri":["http://zotero.org/users/2793828/items/TQCW3PJY"],"itemData":{"id":2093,"type":"article-journal","container-title":"Wildlife Biology","title":"The Great Gobi B Strictly Protected Area in Mongolia - refuge or sink for wolves Canis lupus in the Gobi","URL":"https://bioone.org/journals/Wildlife-Biology/volume-14/issue-4/0909-6396-14.4.444/The-Great-Gobi-B-Strictly-Protected-Area-in-Mongolia/10.2981/0909-6396-14.4.444.full","author":[{"family":"Kaczensky","given":"Petra"},{"family":"Enkhsaikhan","given":"Namtar"},{"family":"Ganbaatar","given":"Oyunsaikhan"},{"family":"Walzer","given":"Chris"}],"accessed":{"date-parts":[["2019",5,15]]},"issued":{"date-parts":[["2008"]]}}}],"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Kaczensky et al., 2008</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4A510E3" w14:textId="07F0F5E6"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The Great Gobi B Strictly Protected Area in Mongolia - refuge or sink for wolves </w:t>
            </w:r>
            <w:r w:rsidRPr="00BC70CF">
              <w:rPr>
                <w:rFonts w:ascii="Times New Roman" w:eastAsia="Times New Roman" w:hAnsi="Times New Roman" w:cs="Times New Roman"/>
                <w:i/>
                <w:iCs/>
                <w:color w:val="000000"/>
                <w:sz w:val="24"/>
                <w:szCs w:val="24"/>
                <w:lang w:eastAsia="en-GB"/>
              </w:rPr>
              <w:t>Canis lupus</w:t>
            </w:r>
            <w:r w:rsidRPr="00BC70CF">
              <w:rPr>
                <w:rFonts w:ascii="Times New Roman" w:eastAsia="Times New Roman" w:hAnsi="Times New Roman" w:cs="Times New Roman"/>
                <w:color w:val="000000"/>
                <w:sz w:val="24"/>
                <w:szCs w:val="24"/>
                <w:lang w:eastAsia="en-GB"/>
              </w:rPr>
              <w:t> in the Gobi</w:t>
            </w:r>
          </w:p>
        </w:tc>
        <w:tc>
          <w:tcPr>
            <w:tcW w:w="2073"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B85B186" w14:textId="42163120"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2F85273" w14:textId="686777C8"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Mongolia</w:t>
            </w:r>
          </w:p>
        </w:tc>
      </w:tr>
      <w:tr w:rsidR="00693AB5" w:rsidRPr="00BC70CF" w14:paraId="198F3A11" w14:textId="77777777" w:rsidTr="001302E2">
        <w:trPr>
          <w:gridAfter w:val="1"/>
          <w:wAfter w:w="2126" w:type="dxa"/>
          <w:trHeight w:val="540"/>
        </w:trPr>
        <w:tc>
          <w:tcPr>
            <w:tcW w:w="185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430C4A6" w14:textId="0531F6A9" w:rsidR="00453B0B" w:rsidRPr="00BC70CF" w:rsidRDefault="00453B0B"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b1CqC4Kv","properties":{"formattedCitation":"(Zhang et al., 2013)","plainCitation":"(Zhang et al., 2013)","dontUpdate":true,"noteIndex":0},"citationItems":[{"id":976,"uris":["http://zotero.org/users/2793828/items/TMF7LZET"],"uri":["http://zotero.org/users/2793828/items/TMF7LZET"],"itemData":{"id":976,"type":"article-journal","abstract":"In this study, blood sample was obtained from a female Mongolian wolf (Canis lupus campestris) captured from Mongolia and its complete mitochondrial genome was sequenced for the first time.","container-title":"Mitochondrial DNA","DOI":"10.3109/19401736.2013.823186","ISSN":"1940-1736","issue":"2","page":"255-256","source":"Taylor and Francis+NEJM","title":"Complete mitochondrial genome of Canis lupus campestris","volume":"26","author":[{"family":"Zhang","given":"Honghai"},{"family":"Zhang","given":"Jin"},{"family":"Zhao","given":"Chao"},{"family":"Chen","given":"Lei"},{"family":"Sha","given":"Weilai"},{"family":"Liu","given":"Guangshuai"}],"issued":{"date-parts":[["201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Zhang et al., 2013</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DF4DC4F"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Complete mitochondrial genome of </w:t>
            </w:r>
            <w:r w:rsidRPr="00BC70CF">
              <w:rPr>
                <w:rFonts w:ascii="Times New Roman" w:eastAsia="Times New Roman" w:hAnsi="Times New Roman" w:cs="Times New Roman"/>
                <w:i/>
                <w:iCs/>
                <w:color w:val="000000"/>
                <w:sz w:val="24"/>
                <w:szCs w:val="24"/>
                <w:lang w:eastAsia="en-GB"/>
              </w:rPr>
              <w:t>Canis lupus campestris</w:t>
            </w:r>
          </w:p>
        </w:tc>
        <w:tc>
          <w:tcPr>
            <w:tcW w:w="207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5B4B1E5"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ampestris </w:t>
            </w:r>
          </w:p>
        </w:tc>
        <w:tc>
          <w:tcPr>
            <w:tcW w:w="212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01966F2"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Mongolia &amp; Inner Mongolia (China)</w:t>
            </w:r>
          </w:p>
        </w:tc>
      </w:tr>
      <w:tr w:rsidR="00693AB5" w:rsidRPr="00BC70CF" w14:paraId="1484A31C" w14:textId="77777777" w:rsidTr="001302E2">
        <w:trPr>
          <w:gridAfter w:val="1"/>
          <w:wAfter w:w="2126" w:type="dxa"/>
          <w:trHeight w:val="1332"/>
        </w:trPr>
        <w:tc>
          <w:tcPr>
            <w:tcW w:w="1851" w:type="dxa"/>
            <w:tcBorders>
              <w:top w:val="single" w:sz="8" w:space="0" w:color="auto"/>
              <w:left w:val="single" w:sz="8" w:space="0" w:color="auto"/>
              <w:bottom w:val="single" w:sz="8" w:space="0" w:color="auto"/>
              <w:right w:val="single" w:sz="8" w:space="0" w:color="auto"/>
            </w:tcBorders>
            <w:shd w:val="clear" w:color="auto" w:fill="auto"/>
            <w:vAlign w:val="center"/>
          </w:tcPr>
          <w:p w14:paraId="1A700E76" w14:textId="40A9E88B" w:rsidR="00453B0B" w:rsidRPr="00BC70CF" w:rsidRDefault="00453B0B"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kSm1I947","properties":{"formattedCitation":"(Chetri et al., 2016)","plainCitation":"(Chetri et al., 2016)","dontUpdate":true,"noteIndex":0},"citationItems":[{"id":670,"uris":["http://zotero.org/users/2793828/items/DX8VZBHT"],"uri":["http://zotero.org/users/2793828/items/DX8VZBHT"],"itemData":{"id":670,"type":"article-journal","abstract":"The taxonomic status of the wolf (Canis\nlupus) in Nepal’s Trans-Himalaya is poorly understood. Recent genetic studies have revealed the existence of three lineages of wolves in the Indian sub-continent. Of these, the Himalayan wolf, Canis\nlupus\nchanco, has been reported to be the most ancient lineage historically distributed within the Nepal Himalaya. These wolves residing in the Trans-Himalayan region have been suggested to be smaller and very different from the European wolf. During October 2011, six fecal samples suspected to have originated from wolves were collected from Upper Mustang in the Annapurna Conservation Area of Nepal. DNA extraction and amplification of the mitochondrial (mt) control region (CR) locus yielded sequences from five out of six samples. One sample matched domestic dog sequences in GenBank, while the remaining four samples were aligned within the monophyletic and ancient Himalayan wolf clade. These four sequences which matched each other, were new and represented a novel Himalayan wolf haplotype. This result confirms that the endangered ancient Himalayan wolf is extant in Nepal. Detailed genomic study covering Nepal’s entire Himalayan landscape is recommended in order to understand their distribution, taxonomy and, genetic relatedness with other wolves potentially sharing the same landscape.","container-title":"ZooKeys","DOI":"10.3897/zookeys.582.5966","ISSN":"1313-2989","issue":"582","journalAbbreviation":"Zookeys","note":"PMID: 27199590\nPMCID: PMC4857050","page":"143-156","source":"PubMed Central","title":"Ancient Himalayan wolf (Canis lupus chanco) lineage in Upper Mustang of the Annapurna Conservation Area, Nepal","author":[{"family":"Chetri","given":"Madhu"},{"family":"Jhala","given":"Yadvendradev V."},{"family":"Jnawali","given":"Shant R."},{"family":"Subedi","given":"Naresh"},{"family":"Dhakal","given":"Maheshwar"},{"family":"Yumnam","given":"Bibek"}],"issued":{"date-parts":[["2016",4,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Chetri et al., 2016</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7E77D70" w14:textId="5F7D309B"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ncient Himalayan wolf (</w:t>
            </w:r>
            <w:r w:rsidRPr="00BC70CF">
              <w:rPr>
                <w:rFonts w:ascii="Times New Roman" w:eastAsia="Times New Roman" w:hAnsi="Times New Roman" w:cs="Times New Roman"/>
                <w:i/>
                <w:iCs/>
                <w:color w:val="000000"/>
                <w:sz w:val="24"/>
                <w:szCs w:val="24"/>
                <w:lang w:eastAsia="en-GB"/>
              </w:rPr>
              <w:t>Canis lupus chanco</w:t>
            </w:r>
            <w:r w:rsidRPr="00BC70CF">
              <w:rPr>
                <w:rFonts w:ascii="Times New Roman" w:eastAsia="Times New Roman" w:hAnsi="Times New Roman" w:cs="Times New Roman"/>
                <w:color w:val="000000"/>
                <w:sz w:val="24"/>
                <w:szCs w:val="24"/>
                <w:lang w:eastAsia="en-GB"/>
              </w:rPr>
              <w:t>) lineage in Upper Mustang of the Annapurna Conservation Area, Nepal</w:t>
            </w:r>
          </w:p>
        </w:tc>
        <w:tc>
          <w:tcPr>
            <w:tcW w:w="2073"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6C410D8" w14:textId="60BE9E85"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AC72289" w14:textId="0BD449F5"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Nepal</w:t>
            </w:r>
          </w:p>
        </w:tc>
      </w:tr>
      <w:tr w:rsidR="00693AB5" w:rsidRPr="00BC70CF" w14:paraId="37EFA909" w14:textId="77777777" w:rsidTr="001302E2">
        <w:trPr>
          <w:gridAfter w:val="1"/>
          <w:wAfter w:w="2126" w:type="dxa"/>
          <w:trHeight w:val="1332"/>
        </w:trPr>
        <w:tc>
          <w:tcPr>
            <w:tcW w:w="1851" w:type="dxa"/>
            <w:tcBorders>
              <w:top w:val="single" w:sz="8" w:space="0" w:color="auto"/>
              <w:left w:val="single" w:sz="8" w:space="0" w:color="auto"/>
              <w:bottom w:val="single" w:sz="8" w:space="0" w:color="auto"/>
              <w:right w:val="single" w:sz="8" w:space="0" w:color="auto"/>
            </w:tcBorders>
            <w:shd w:val="clear" w:color="auto" w:fill="auto"/>
            <w:vAlign w:val="center"/>
          </w:tcPr>
          <w:p w14:paraId="0C12CFC9" w14:textId="27A862E2" w:rsidR="00A45133" w:rsidRPr="00BC70CF" w:rsidRDefault="00A45133"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lastRenderedPageBreak/>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mbKKdMk8","properties":{"formattedCitation":"(Subba, 2012)","plainCitation":"(Subba, 2012)","dontUpdate":true,"noteIndex":0},"citationItems":[{"id":183,"uris":["http://zotero.org/users/2793828/items/9DEI4CQI"],"uri":["http://zotero.org/users/2793828/items/9DEI4CQI"],"itemData":{"id":183,"type":"article-journal","abstract":"Abstract\nAlmost nothing is known about the Tibetan wolf (Canis lupus chanco) apart from opportunistic anecdotes, notes in journals and conflict with humans. Taxonomic status of this canine has not been investigated so far for Nepal's wild population to state it as Tibetan wolf or Himalayan wolf. Furthermore, persecution of the wolf has been a major issue in the Himalayan region without any detailed assessment of its prey selection and the reason behind its mass depredation on livestock. Moreover investigations of its occurrence and distribution in the Trans-Himalaya have not been properly documented. In an attempt to collect the baseline quantitative information needed to develop conservation strategies I investigated the wolf's distribution in the Dolpa region, Nepal, by the method of sign survey, interview and GIS modeling software. In addition a prey selection assessment was conducted by the method of non-invasive scat analysis through discerning prey items by studying and comparing the cuticular and medullary hair patterns supplemented by genetic analysis of the scat samples. A questionnaire interview was also conducted during the survey period interviewing local communities to assay the livestock depredation rate by wolf and the effect on their marginal economy attributing their attitude towards the predator. According to the result 76 signs of Himalayan wolf were discovered at study sites Bhijer, en route to Dho valley from Bhijer and Dho valley. The GIS distribution model suggests that Himalayan wolf is found to be distributed along the alpine steppe (68%) at Bhijer, Dho valley, Saldang, Tinje, Charka and Mukot. Two wolf scat samples were closely related to the Himalayan wolf (Canis lupus himalayensis). This genetically unique wolf has recently been described as distinct from the Tibetan wolf and found to occur in the Himalayan region. Horse was the principal prey (20.6% Frequency of Occurrence/item and 39.9% of Biomass consumption) among all preys and livestock constituted with 60.7% of frequency per item. In the period 2010-2011, a total of 906 livestock loss (4.3 ± SD 5.4 per household) were accounted to wolves with an annual loss of 11% attributing an economic livestock loss value of $1440 per household. 59% of local people agreed that the wolf should be completely exterminated and in contrast 71% agreed on wolf preservation when promised of full compensation measures. Consequently 48% of local people agreed that they have directly/indirectly participated in wolf persecution (cub killings and poisoning).\n\n\nPopular science summary:\n\nStatus of Himalayan wolf in Trans-Himalayan Dolpa, Nepal\n\nHimalayan wolf is one of the least known mammals and studies have confirmed that it is a genetically unique population drifted from the general wolf-dog group for quite some time ago. However the wolf of Nepal was still in ambiguity whether it is Himalayan wolf or Tibetan wolf of China and Northern Mongolia. The canine has also been known to inflict massive livestock depredation attributing retributive killings by the locals. In Nepal, no empirical studies had been implemented so far behind the reason of depredation and solid proof of its distribution in the Trans-Himalaya. \nA baseline study was conducted investigating its genetic identity, distribution, prey choice and conflict issues with humans in a remote area in Dolpa, Nepal. The study on taxonomic status was carried out by aligning and comparing the DNA patterns obtained from wolf-scats in Dolpa with published sequences of Himalayan wolf and other known wolf sub species. These scats were also used for prey analysis by comparing the hair patterns obtained from them. The distribution pattern was developed through geographic modeling validated by the wolf signs recorded during the field survey. Lastly the conflict issues were assessed by conducting questionnaire surveys to the locals in the wolf dominated settlements.\nThe study revealed the wolf of Nepal to be closely associated with Himalayan wolf rather than Tibetan wolf, very much deviated from the general wolf-dog group. Furthermore, we could also suggest that it is a genetically unique population and possibly a species on its own isolated from the common gray wolf since quite some time. The distribution model predicts its occurrence around the upper Dolpo region characterized by alpine steppe and patches of shrublands. Preferably Himalayan wolf tend to occur around six major VDCs (Village Development Committees) of rainshadow upper Dolpo region viz. Bhijer and Dho (Study sites), Saldang, Charka, Tinje and Mukot. A serious conflict was observed between the local community and the wolf with wolf attributing mass livestock depredation more than snow leopard and almost half of the local population acknowledging to have been involved in retributive killings. The principal reasons behind this chaos were the marginal economy of the locals and wolf's diet shift as it preferred domestic ungulates rather than less abundant wild preys assessed from prey analysis. An instantaneous action of extensive researches and conservation campaigns is imperative to preserve this species accentuating its uniqueness and significant role in regulating sparse biodiversity of Himalayan ecosystem.\n\nAdvisor: Richard Ottvall and Kashmira Kakati\nMaster´s Degree Project 60 credits in Conservation Biology 2012\nDepartment of Biology, Lund University","language":"eng","source":"lup.lub.lu.se","title":"Assessing the genetic status, distribution, prey selection and conservation issues of Himalayan wolf (Canis himalayensis) in Trans-Himalayan Dolpa, Nepal","URL":"http://lup.lub.lu.se/student-papers/record/3513696","author":[{"family":"Subba","given":"Samundra"}],"accessed":{"date-parts":[["2017",3,23]]},"issued":{"date-parts":[["2012"]]}}}],"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ubba, 2012</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single" w:sz="8" w:space="0" w:color="auto"/>
              <w:left w:val="nil"/>
              <w:bottom w:val="single" w:sz="8" w:space="0" w:color="auto"/>
              <w:right w:val="single" w:sz="8" w:space="0" w:color="auto"/>
            </w:tcBorders>
            <w:shd w:val="clear" w:color="auto" w:fill="auto"/>
            <w:noWrap/>
            <w:vAlign w:val="center"/>
          </w:tcPr>
          <w:p w14:paraId="48BA0F16" w14:textId="315BE0F2"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Assessing the genetic status, distribution, prey selection and conservation issues of Himalayan wolf (Canis himalayensis) in Trans-Himalayan Dolpa, Nepal</w:t>
            </w:r>
          </w:p>
        </w:tc>
        <w:tc>
          <w:tcPr>
            <w:tcW w:w="2073" w:type="dxa"/>
            <w:tcBorders>
              <w:top w:val="single" w:sz="8" w:space="0" w:color="auto"/>
              <w:left w:val="nil"/>
              <w:bottom w:val="single" w:sz="8" w:space="0" w:color="auto"/>
              <w:right w:val="single" w:sz="8" w:space="0" w:color="auto"/>
            </w:tcBorders>
            <w:shd w:val="clear" w:color="auto" w:fill="auto"/>
            <w:noWrap/>
            <w:vAlign w:val="center"/>
          </w:tcPr>
          <w:p w14:paraId="24E19A42" w14:textId="2CD166E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 /himalayensis</w:t>
            </w:r>
          </w:p>
        </w:tc>
        <w:tc>
          <w:tcPr>
            <w:tcW w:w="2126" w:type="dxa"/>
            <w:tcBorders>
              <w:top w:val="single" w:sz="8" w:space="0" w:color="auto"/>
              <w:left w:val="nil"/>
              <w:bottom w:val="single" w:sz="8" w:space="0" w:color="auto"/>
              <w:right w:val="single" w:sz="8" w:space="0" w:color="auto"/>
            </w:tcBorders>
            <w:shd w:val="clear" w:color="auto" w:fill="auto"/>
            <w:noWrap/>
            <w:vAlign w:val="center"/>
          </w:tcPr>
          <w:p w14:paraId="7DE79297" w14:textId="78656E3A"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Nepal</w:t>
            </w:r>
          </w:p>
        </w:tc>
      </w:tr>
      <w:tr w:rsidR="00693AB5" w:rsidRPr="00BC70CF" w14:paraId="7AC4CC8C" w14:textId="77777777" w:rsidTr="005F21DC">
        <w:trPr>
          <w:gridAfter w:val="1"/>
          <w:wAfter w:w="2126" w:type="dxa"/>
          <w:trHeight w:val="1332"/>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26B3643C" w14:textId="50A57AAB" w:rsidR="00693AB5" w:rsidRPr="00BC70CF" w:rsidRDefault="00A45133"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jteJUVmB","properties":{"formattedCitation":"(Subba et al., 2016)","plainCitation":"(Subba et al., 2016)","dontUpdate":true,"noteIndex":0},"citationItems":[{"id":55,"uris":["http://zotero.org/users/2793828/items/9PT9W9TD"],"uri":["http://zotero.org/users/2793828/items/9PT9W9TD"],"itemData":{"id":55,"type":"article-journal","collection-title":"Oryx","page":"1-4","title":"Distribution of grey wolves Canis lupus lupus in the Nepalese Himalaya: implications for conservation management","author":[{"family":"Subba","given":"S. A."},{"family":"Shresta","given":"A. K."},{"family":"Thapa","given":"K."},{"family":"Malla","given":"S."},{"family":"Thapa","given":"G. J."},{"family":"Shrestha","given":"S."},{"family":"Shrestha","given":"S."},{"family":"Subedi","given":"N."},{"family":"Bhattarai","given":"G. P."},{"family":"Ottvall","given":"R."}],"issued":{"date-parts":[["2016"]]}}}],"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ubba et al., 2016</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4B192544"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Distribution of grey wolves </w:t>
            </w:r>
            <w:r w:rsidRPr="00BC70CF">
              <w:rPr>
                <w:rFonts w:ascii="Times New Roman" w:eastAsia="Times New Roman" w:hAnsi="Times New Roman" w:cs="Times New Roman"/>
                <w:i/>
                <w:iCs/>
                <w:color w:val="000000"/>
                <w:sz w:val="24"/>
                <w:szCs w:val="24"/>
                <w:lang w:eastAsia="en-GB"/>
              </w:rPr>
              <w:t xml:space="preserve">Canis lupus </w:t>
            </w:r>
            <w:proofErr w:type="spellStart"/>
            <w:r w:rsidRPr="00BC70CF">
              <w:rPr>
                <w:rFonts w:ascii="Times New Roman" w:eastAsia="Times New Roman" w:hAnsi="Times New Roman" w:cs="Times New Roman"/>
                <w:i/>
                <w:iCs/>
                <w:color w:val="000000"/>
                <w:sz w:val="24"/>
                <w:szCs w:val="24"/>
                <w:lang w:eastAsia="en-GB"/>
              </w:rPr>
              <w:t>lupus</w:t>
            </w:r>
            <w:proofErr w:type="spellEnd"/>
            <w:r w:rsidRPr="00BC70CF">
              <w:rPr>
                <w:rFonts w:ascii="Times New Roman" w:eastAsia="Times New Roman" w:hAnsi="Times New Roman" w:cs="Times New Roman"/>
                <w:color w:val="000000"/>
                <w:sz w:val="24"/>
                <w:szCs w:val="24"/>
                <w:lang w:eastAsia="en-GB"/>
              </w:rPr>
              <w:t xml:space="preserve"> in the Nepalese Himalaya: implications for conservation management</w:t>
            </w:r>
          </w:p>
        </w:tc>
        <w:tc>
          <w:tcPr>
            <w:tcW w:w="2073" w:type="dxa"/>
            <w:tcBorders>
              <w:top w:val="nil"/>
              <w:left w:val="nil"/>
              <w:bottom w:val="single" w:sz="8" w:space="0" w:color="auto"/>
              <w:right w:val="single" w:sz="8" w:space="0" w:color="auto"/>
            </w:tcBorders>
            <w:shd w:val="clear" w:color="auto" w:fill="auto"/>
            <w:noWrap/>
            <w:vAlign w:val="center"/>
            <w:hideMark/>
          </w:tcPr>
          <w:p w14:paraId="1EB788E2"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hideMark/>
          </w:tcPr>
          <w:p w14:paraId="020AFE27"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Nepal</w:t>
            </w:r>
          </w:p>
        </w:tc>
      </w:tr>
      <w:tr w:rsidR="00693AB5" w:rsidRPr="00BC70CF" w14:paraId="2F26401F" w14:textId="77777777" w:rsidTr="005F21DC">
        <w:trPr>
          <w:gridAfter w:val="1"/>
          <w:wAfter w:w="2126" w:type="dxa"/>
          <w:trHeight w:val="1068"/>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4566F4C9" w14:textId="2ED53547" w:rsidR="00693AB5" w:rsidRPr="00BC70CF" w:rsidRDefault="00FF723C"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S9Ql7at0","properties":{"formattedCitation":"(Werhahn et al., 2017)","plainCitation":"(Werhahn et al., 2017)","dontUpdate":true,"noteIndex":0},"citationItems":[{"id":673,"uris":["http://zotero.org/users/2793828/items/SLM4WI4X"],"uri":["http://zotero.org/users/2793828/items/SLM4WI4X"],"itemData":{"id":673,"type":"article-journal","collection-title":"Royal Society Open Science","container-title":"Royal Society Open Science","issue":"170186","title":"Phylogenetic evidence for the ancient Himalayan wolf: Towards a clarification of its taxonomic status based on genetic sampling from western Nepal","volume":"4","author":[{"family":"Werhahn","given":"G."},{"family":"Senn","given":"H."},{"family":"Kaden","given":"J."},{"family":"Joshi","given":"J."},{"family":"Bhattarai","given":"S."},{"family":"Kusi","given":"N."},{"literal":"Sillero-Zubiri"},{"family":"Macdonald","given":"D. W."}],"issued":{"date-parts":[["2017"]]}}}],"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Werhahn et al., 201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19C99299"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Phylogenetic evidence for the ancient Himalayan wolf: towards a clarification of its taxonomic status based on genetic sampling from western Nepal</w:t>
            </w:r>
          </w:p>
        </w:tc>
        <w:tc>
          <w:tcPr>
            <w:tcW w:w="2073" w:type="dxa"/>
            <w:tcBorders>
              <w:top w:val="nil"/>
              <w:left w:val="nil"/>
              <w:bottom w:val="single" w:sz="8" w:space="0" w:color="auto"/>
              <w:right w:val="single" w:sz="8" w:space="0" w:color="auto"/>
            </w:tcBorders>
            <w:shd w:val="clear" w:color="auto" w:fill="auto"/>
            <w:noWrap/>
            <w:vAlign w:val="center"/>
            <w:hideMark/>
          </w:tcPr>
          <w:p w14:paraId="6509A74F"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chanco/himalayensis</w:t>
            </w:r>
          </w:p>
        </w:tc>
        <w:tc>
          <w:tcPr>
            <w:tcW w:w="2126" w:type="dxa"/>
            <w:tcBorders>
              <w:top w:val="nil"/>
              <w:left w:val="nil"/>
              <w:bottom w:val="single" w:sz="8" w:space="0" w:color="auto"/>
              <w:right w:val="single" w:sz="8" w:space="0" w:color="auto"/>
            </w:tcBorders>
            <w:shd w:val="clear" w:color="auto" w:fill="auto"/>
            <w:noWrap/>
            <w:vAlign w:val="center"/>
            <w:hideMark/>
          </w:tcPr>
          <w:p w14:paraId="3E647696"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Nepal</w:t>
            </w:r>
          </w:p>
        </w:tc>
      </w:tr>
      <w:tr w:rsidR="00693AB5" w:rsidRPr="00BC70CF" w14:paraId="64F5108E"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6976A0C1" w14:textId="6A5FE83F" w:rsidR="00693AB5" w:rsidRPr="00BC70CF" w:rsidRDefault="00FF723C"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fbbjMgL6","properties":{"formattedCitation":"(Werhahn et al., 2018)","plainCitation":"(Werhahn et al., 2018)","dontUpdate":true,"noteIndex":0},"citationItems":[{"id":1274,"uris":["http://zotero.org/users/2793828/items/SWFK7MIG"],"uri":["http://zotero.org/users/2793828/items/SWFK7MIG"],"itemData":{"id":1274,"type":"article-journal","abstract":"The Himalayan wolf seems uniquely adapted to life at high-altitudes of the Himalayas and the Tibetan Plateau. Through a non-invasive survey we confirm the presence of the Himalayan wolf across the Nepalese Himalayas and its phylogenetic distinctness based on mitochondrial and nuclear DNA. We use the data generated from 287 scat and hair samples combined with a reference dataset including canid samples from around the globe. The Himalayan wolf forms a genetically distinct lineage based on 1) 242bp of D-loop and 508bp of cytochrome b (mtDNA), 2) the ZF gene of both sex chromosomes, 3) a microsatellite panel of 17 nuclear loci, and 4) four non-synonymous SNPs in four hypoxia pathway related (functional) nuclear genes. The SNP analysis indicates a genetic adaptation to cope with the hypoxic stresses in the high altitude habitats which we did not find in the Holarctic grey wolf. Based on analysis of divergence time from full mitochondrial genomes we estimate that the Himalayan wolf diverged from the Holarctic grey wolf complex 691,000–740,000 years before the present day. We provide first insights into the population status of the Himalayan wolf in Nepal with nuclear genotyping revealing counts of 12, 16, and 2 wolf individuals in the three study areas Humla (384 km2), Dolpa (1,088 km2), and Kanchenjunga Conservation Area (368 km2) respectively. The methods presented here offer a complete toolkit for the non-invasive monitoring of this wolf lineage. Nepal holds a significant population of this unique wolf across its Himalayan landscapes and we recommend the country takes a leading role on its protection.","container-title":"Global Ecology and Conservation","DOI":"10.1016/j.gecco.2018.e00455","ISSN":"2351-9894","journalAbbreviation":"Global Ecology and Conservation","page":"e00455","source":"ScienceDirect","title":"The unique genetic adaptation of the Himalayan wolf to high-altitudes and consequences for conservation","volume":"16","author":[{"family":"Werhahn","given":"G."},{"family":"Senn","given":"Helen"},{"family":"Ghazali","given":"Muhammad"},{"family":"Karmacharya","given":"Dibesh"},{"family":"Sherchan","given":"Adarsh Man"},{"family":"Joshi","given":"Jyoti"},{"family":"Kusi","given":"Naresh"},{"family":"López-Bao","given":"José Vincente"},{"family":"Rosen","given":"Tanya"},{"family":"Kachel","given":"Shannon"},{"family":"Sillero-Zubiri","given":"Claudio"},{"family":"Macdonald","given":"David W."}],"issued":{"date-parts":[["2018",10,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Werhahn et al., 2018</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0701EE7F"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The unique genetic adaptation of the Himalayan wolf to high-altitudes and consequences for conservation</w:t>
            </w:r>
          </w:p>
        </w:tc>
        <w:tc>
          <w:tcPr>
            <w:tcW w:w="2073" w:type="dxa"/>
            <w:tcBorders>
              <w:top w:val="nil"/>
              <w:left w:val="nil"/>
              <w:bottom w:val="single" w:sz="8" w:space="0" w:color="auto"/>
              <w:right w:val="single" w:sz="8" w:space="0" w:color="auto"/>
            </w:tcBorders>
            <w:shd w:val="clear" w:color="auto" w:fill="auto"/>
            <w:noWrap/>
            <w:vAlign w:val="center"/>
            <w:hideMark/>
          </w:tcPr>
          <w:p w14:paraId="70274491"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hideMark/>
          </w:tcPr>
          <w:p w14:paraId="2D7E64FD"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Nepal</w:t>
            </w:r>
          </w:p>
        </w:tc>
      </w:tr>
      <w:tr w:rsidR="00693AB5" w:rsidRPr="00BC70CF" w14:paraId="0FDADABD"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2888FED7" w14:textId="3B0C37EB" w:rsidR="00693AB5" w:rsidRPr="00BC70CF" w:rsidRDefault="00D03F13"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UMEYonuz","properties":{"formattedCitation":"(Werhahn et al., 2020)","plainCitation":"(Werhahn et al., 2020)","dontUpdate":true,"noteIndex":0},"citationItems":[{"id":2127,"uris":["http://zotero.org/users/2793828/items/UTZSDBNI"],"uri":["http://zotero.org/users/2793828/items/UTZSDBNI"],"itemData":{"id":2127,"type":"article-journal","container-title":"Journal of Biogeography","issue":"6","page":"1272-1285","title":"Himalayan wolf distribution and admixture based on multiple genetic markers","volume":"47","author":[{"family":"Werhahn","given":"G."},{"family":"Liu","given":"Yianjiang"},{"family":"Yao","given":"Meng"},{"family":"Cheng","given":"Chen"},{"family":"Lu","given":"Zhi"},{"family":"Atzeni","given":"Luciano"},{"family":"Deng","given":"Zhixiong"},{"family":"Kun","given":"Shi"},{"family":"Shao","given":"Xining"},{"family":"Lu","given":"Qi"},{"family":"Joshi","given":"Jyoti"},{"family":"Man Sherchan","given":"Adarsh"},{"family":"Kumari Chaudhary","given":"Hemanta"},{"family":"Kusi","given":"Naresh"},{"family":"Weckworth","given":"Byron"},{"family":"Kachel","given":"Shannon"},{"family":"Rosen","given":"Tatjana"},{"family":"Kubanychbekov","given":"Zairbek"},{"family":"Karimov","given":"Khalil"},{"family":"Kaden","given":"J."},{"family":"Ghazali","given":"Muhammad"},{"family":"Macdonald","given":"D.W"},{"family":"Sillero-Zubiri","given":"Claudio"},{"family":"Senn","given":"Helen"}],"issued":{"date-parts":[["202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Werhahn et al., 2020</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2AA53D1F"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hAnsi="Times New Roman" w:cs="Times New Roman"/>
                <w:sz w:val="24"/>
                <w:szCs w:val="24"/>
              </w:rPr>
              <w:t>Himalayan wolf distribution and admixture based on multiple genetic markers</w:t>
            </w:r>
          </w:p>
        </w:tc>
        <w:tc>
          <w:tcPr>
            <w:tcW w:w="2073" w:type="dxa"/>
            <w:tcBorders>
              <w:top w:val="nil"/>
              <w:left w:val="nil"/>
              <w:bottom w:val="single" w:sz="8" w:space="0" w:color="auto"/>
              <w:right w:val="single" w:sz="8" w:space="0" w:color="auto"/>
            </w:tcBorders>
            <w:shd w:val="clear" w:color="auto" w:fill="auto"/>
            <w:noWrap/>
            <w:vAlign w:val="center"/>
          </w:tcPr>
          <w:p w14:paraId="20269EE3"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 xml:space="preserve">C. l. chanco </w:t>
            </w:r>
          </w:p>
        </w:tc>
        <w:tc>
          <w:tcPr>
            <w:tcW w:w="2126" w:type="dxa"/>
            <w:tcBorders>
              <w:top w:val="nil"/>
              <w:left w:val="nil"/>
              <w:bottom w:val="single" w:sz="8" w:space="0" w:color="auto"/>
              <w:right w:val="single" w:sz="8" w:space="0" w:color="auto"/>
            </w:tcBorders>
            <w:shd w:val="clear" w:color="auto" w:fill="auto"/>
            <w:noWrap/>
            <w:vAlign w:val="center"/>
          </w:tcPr>
          <w:p w14:paraId="04AA2F07"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Nepal</w:t>
            </w:r>
          </w:p>
        </w:tc>
      </w:tr>
      <w:tr w:rsidR="00693AB5" w:rsidRPr="00BC70CF" w14:paraId="3921D740"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03459BFD" w14:textId="4D1AC9EF" w:rsidR="00D03F13" w:rsidRPr="00BC70CF" w:rsidRDefault="00D03F13"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lvv4psMt","properties":{"formattedCitation":"(Ali et al., 2016)","plainCitation":"(Ali et al., 2016)","dontUpdate":true,"noteIndex":0},"citationItems":[{"id":2696,"uris":["http://zotero.org/users/2793828/items/FRV82V6K"],"uri":["http://zotero.org/users/2793828/items/FRV82V6K"],"itemData":{"id":2696,"type":"article-journal","container-title":"Pakistan Journal of Zoology","issue":"3","title":"Human-Grey Wolf (Canis lupus Linnaeus, 1758) Conflict in Shounther Valley, District Neelum, Azad Jammu and Kashmir, Pakistan.","volume":"48","author":[{"family":"Ali","given":"U."},{"family":"Minhas","given":"R. A."},{"family":"Awan","given":"M. S."},{"family":"Ahmed","given":"K. B."},{"family":"Qamar","given":"Q.. Z."},{"family":"Dar","given":"N. I."}],"issued":{"date-parts":[["2016"]]}}}],"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Ali et al., 2016</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207DFD2C" w14:textId="0FEA68E9"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Human-Grey Wolf (</w:t>
            </w:r>
            <w:r w:rsidRPr="00BC70CF">
              <w:rPr>
                <w:rFonts w:ascii="Times New Roman" w:eastAsia="Times New Roman" w:hAnsi="Times New Roman" w:cs="Times New Roman"/>
                <w:i/>
                <w:iCs/>
                <w:color w:val="000000"/>
                <w:sz w:val="24"/>
                <w:szCs w:val="24"/>
                <w:lang w:eastAsia="en-GB"/>
              </w:rPr>
              <w:t>Canis lupus</w:t>
            </w:r>
            <w:r w:rsidRPr="00BC70CF">
              <w:rPr>
                <w:rFonts w:ascii="Times New Roman" w:eastAsia="Times New Roman" w:hAnsi="Times New Roman" w:cs="Times New Roman"/>
                <w:color w:val="000000"/>
                <w:sz w:val="24"/>
                <w:szCs w:val="24"/>
                <w:lang w:eastAsia="en-GB"/>
              </w:rPr>
              <w:t xml:space="preserve"> Linnaeus, 1758) Conflict in </w:t>
            </w:r>
            <w:proofErr w:type="spellStart"/>
            <w:r w:rsidRPr="00BC70CF">
              <w:rPr>
                <w:rFonts w:ascii="Times New Roman" w:eastAsia="Times New Roman" w:hAnsi="Times New Roman" w:cs="Times New Roman"/>
                <w:color w:val="000000"/>
                <w:sz w:val="24"/>
                <w:szCs w:val="24"/>
                <w:lang w:eastAsia="en-GB"/>
              </w:rPr>
              <w:t>Shounther</w:t>
            </w:r>
            <w:proofErr w:type="spellEnd"/>
            <w:r w:rsidRPr="00BC70CF">
              <w:rPr>
                <w:rFonts w:ascii="Times New Roman" w:eastAsia="Times New Roman" w:hAnsi="Times New Roman" w:cs="Times New Roman"/>
                <w:color w:val="000000"/>
                <w:sz w:val="24"/>
                <w:szCs w:val="24"/>
                <w:lang w:eastAsia="en-GB"/>
              </w:rPr>
              <w:t xml:space="preserve"> Valley, District Neelum, Azad Jammu and Kashmir, Pakistan</w:t>
            </w:r>
          </w:p>
        </w:tc>
        <w:tc>
          <w:tcPr>
            <w:tcW w:w="2073" w:type="dxa"/>
            <w:tcBorders>
              <w:top w:val="nil"/>
              <w:left w:val="nil"/>
              <w:bottom w:val="single" w:sz="8" w:space="0" w:color="auto"/>
              <w:right w:val="single" w:sz="8" w:space="0" w:color="auto"/>
            </w:tcBorders>
            <w:shd w:val="clear" w:color="auto" w:fill="auto"/>
            <w:noWrap/>
            <w:vAlign w:val="center"/>
          </w:tcPr>
          <w:p w14:paraId="1C6646AC" w14:textId="2EC76AEB"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1AB1FC1E" w14:textId="335D7CA8"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Pakistan</w:t>
            </w:r>
          </w:p>
        </w:tc>
      </w:tr>
      <w:tr w:rsidR="00693AB5" w:rsidRPr="00BC70CF" w14:paraId="6FB6B69C"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334678D2" w14:textId="69B62C91" w:rsidR="00693AB5" w:rsidRPr="00BC70CF" w:rsidRDefault="00F71C8F"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1RvW4xoR","properties":{"formattedCitation":"(Bocci et al., 2017)","plainCitation":"(Bocci et al., 2017)","dontUpdate":true,"noteIndex":0},"citationItems":[{"id":1021,"uris":["http://zotero.org/users/2793828/items/JRYKH2KC"],"uri":["http://zotero.org/users/2793828/items/JRYKH2KC"],"itemData":{"id":1021,"type":"article-journal","abstract":"The snow leopard Panthera uncia coexists with the wolf Canis lupus throughout most of its distribution range. We analysed the food habits of snow leopards and wolves in their sympatric range in the Karakoram mountains of Pakistan. A total of 131 genotyped scats (N = 74, snow leopard; N = 57, Tibetan wolf) were collected during the cold periods (i.e. winter and spring) of 2011 and 2012 in the Hushey valley. Large mammals, i.e. livestock and ibex, accounted for 84.8 and 83.1% of the diet (relative frequency) of the snow leopard and the wolf, respectively. Domestic prey was the staple of the diet of both snow leopards (66.6%) and wolves (75.1%). Ibex Capra ibex, the only wild ungulate in our study area, contributed 18.2 and 16.9% of relative frequencies in the diets of the snow leopard and the wolf, respectively. In winter, the snow leopard heavily relied on domestic sheep (43.3%) for food, whereas the wolf preyed mainly on domestic goats (43.4%). Differently from other study areas, both snow leopards and wolves showed no apparent prey preference (Jacobs index: snow leopard min. − 0.098, max. 0.102; Tibetan wolf min. − 0.120, max. 0.03). In human depauperate areas, with livestock and only a few wild prey, should competitive interactions arise, two main scenarios could be expected, with either predator as a winner. In both cases, the best solution could primarily impinge on habitat restoration, so that a balance could be found between these predators, who have already coexisted for thousands of years.","container-title":"European Journal of Wildlife Research","DOI":"10.1007/s10344-017-1151-0","ISSN":"1612-4642, 1439-0574","issue":"6","journalAbbreviation":"Eur J Wildl Res","language":"en","page":"92","source":"link.springer.com","title":"Sympatric snow leopards and Tibetan wolves: coexistence of large carnivores with human-driven potential competition","title-short":"Sympatric snow leopards and Tibetan wolves","volume":"63","author":[{"family":"Bocci","given":"Anna"},{"family":"Lovari","given":"Sandro"},{"family":"Khan","given":"Muhammad Zafar"},{"family":"Mori","given":"Emiliano"}],"issued":{"date-parts":[["2017",12,1]]}}}],"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Bocci et al., 201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3195DE71" w14:textId="68461884"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Sympatric snow leopards and Tibetan wolves: coexistence of large carnivores with human-driven potential competition</w:t>
            </w:r>
          </w:p>
        </w:tc>
        <w:tc>
          <w:tcPr>
            <w:tcW w:w="2073" w:type="dxa"/>
            <w:tcBorders>
              <w:top w:val="nil"/>
              <w:left w:val="nil"/>
              <w:bottom w:val="single" w:sz="8" w:space="0" w:color="auto"/>
              <w:right w:val="single" w:sz="8" w:space="0" w:color="auto"/>
            </w:tcBorders>
            <w:shd w:val="clear" w:color="auto" w:fill="auto"/>
            <w:noWrap/>
            <w:vAlign w:val="center"/>
          </w:tcPr>
          <w:p w14:paraId="5D8359D5" w14:textId="64275EBC"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131A36D8" w14:textId="556A49E2"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Pakistan</w:t>
            </w:r>
          </w:p>
        </w:tc>
      </w:tr>
      <w:tr w:rsidR="00693AB5" w:rsidRPr="00BC70CF" w14:paraId="37526685"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269803A5" w14:textId="5508EEA2" w:rsidR="00693AB5" w:rsidRPr="00BC70CF" w:rsidRDefault="00F71C8F"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8cWWPr2O","properties":{"formattedCitation":"(Hamid et al., 2019)","plainCitation":"(Hamid et al., 2019)","dontUpdate":true,"noteIndex":0},"citationItems":[{"id":1412,"uris":["http://zotero.org/users/2793828/items/SXA2NEJY"],"uri":["http://zotero.org/users/2793828/items/SXA2NEJY"],"itemData":{"id":1412,"type":"article-journal","abstract":"The gray wolf (Canis lupus; Linnaeus, 1758) is one of the most widespread terrestrial species and occurs in a variety of habitats. While well studied in North America and Europe, wolf populations in Asia are among the most evolutionarily distinct, endangered and data deficient. The Indian wolf (Canis lupus pallipes) is a subspecies of gray wolf that ranges from Southwest Asia to the Indian Subcontinent. Despite being categorized as “Endangered” in Pakistan, data on the gray wolf’s status, ecology and distribution are poorly understood. The current study investigates its genetic distinctiveness, distribution, feeding ecology and wolf livestock conflict in the Suleman Range, South Waziristan, Pakistan. We confirmed that the gray wolf is present in South Waziristan and is genetically similar to the wolves of Iran and Saudi Arabia based on their mtDNA D-loop haplotypes. The gray wolf was recorded at eight different sampling sites in the study area with elevational range between 1642 m to 2688 m. We estimated a population of 15 wolves, with a density of 0.62 individuals/km2 area surveyed. An analysis on scats revealed 52% contribution from livestock (with goats and sheep being the preferred prey) and 48% from wild prey. Biomass consumption showed gray wolf relied heavily on domestic prey (88%) during the summer season, resulting in human conflict with 28 wolves killed in response to livestock depredation during 2016–2017, requiring immediate conservation measures to save its remaining population.","container-title":"Mammalia","DOI":"10.1515/mammalia-2018-0167","ISSN":"1864-1547","issue":"0","source":"DeGruyter","title":"Origin, ecology and human conflict of gray wolf (Canis lupus) in Suleman Range, South Waziristan, Pakistan","URL":"https://www.degruyter.com/view/j/mamm.ahead-of-print/mammalia-2018-0167/mammalia-2018-0167.xml","volume":"0","author":[{"family":"Hamid","given":"Abdul"},{"family":"Mahmood","given":"Tariq"},{"family":"Fatima","given":"Hira"},{"family":"Hennelly","given":"Lauren Mae"},{"family":"Akrim","given":"Faraz"},{"family":"Hussain","given":"Abid"},{"family":"Waseem","given":"Muhammad"}],"accessed":{"date-parts":[["2019",3,12]]},"issued":{"date-parts":[["2019"]]}}}],"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Hamid et al., 201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30D09AE6" w14:textId="251522E9"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Origin, ecology and human conflict of </w:t>
            </w:r>
            <w:proofErr w:type="spellStart"/>
            <w:r w:rsidRPr="00BC70CF">
              <w:rPr>
                <w:rFonts w:ascii="Times New Roman" w:eastAsia="Times New Roman" w:hAnsi="Times New Roman" w:cs="Times New Roman"/>
                <w:color w:val="000000"/>
                <w:sz w:val="24"/>
                <w:szCs w:val="24"/>
                <w:lang w:eastAsia="en-GB"/>
              </w:rPr>
              <w:t>gray</w:t>
            </w:r>
            <w:proofErr w:type="spellEnd"/>
            <w:r w:rsidRPr="00BC70CF">
              <w:rPr>
                <w:rFonts w:ascii="Times New Roman" w:eastAsia="Times New Roman" w:hAnsi="Times New Roman" w:cs="Times New Roman"/>
                <w:color w:val="000000"/>
                <w:sz w:val="24"/>
                <w:szCs w:val="24"/>
                <w:lang w:eastAsia="en-GB"/>
              </w:rPr>
              <w:t xml:space="preserve"> wolf (Canis lupus) in Suleman Range, South Waziristan, Pakistan</w:t>
            </w:r>
          </w:p>
        </w:tc>
        <w:tc>
          <w:tcPr>
            <w:tcW w:w="2073" w:type="dxa"/>
            <w:tcBorders>
              <w:top w:val="nil"/>
              <w:left w:val="nil"/>
              <w:bottom w:val="single" w:sz="8" w:space="0" w:color="auto"/>
              <w:right w:val="single" w:sz="8" w:space="0" w:color="auto"/>
            </w:tcBorders>
            <w:shd w:val="clear" w:color="auto" w:fill="auto"/>
            <w:noWrap/>
            <w:vAlign w:val="center"/>
          </w:tcPr>
          <w:p w14:paraId="4DD327BF" w14:textId="36E910EC"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38A89B16" w14:textId="263B0421"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Pakistan</w:t>
            </w:r>
          </w:p>
        </w:tc>
      </w:tr>
      <w:tr w:rsidR="00693AB5" w:rsidRPr="00BC70CF" w14:paraId="788572D8" w14:textId="77777777" w:rsidTr="005F21DC">
        <w:trPr>
          <w:gridAfter w:val="1"/>
          <w:wAfter w:w="2126" w:type="dxa"/>
          <w:trHeight w:val="540"/>
        </w:trPr>
        <w:tc>
          <w:tcPr>
            <w:tcW w:w="1851" w:type="dxa"/>
            <w:tcBorders>
              <w:top w:val="nil"/>
              <w:left w:val="single" w:sz="8" w:space="0" w:color="auto"/>
              <w:bottom w:val="single" w:sz="8" w:space="0" w:color="auto"/>
              <w:right w:val="single" w:sz="8" w:space="0" w:color="auto"/>
            </w:tcBorders>
            <w:shd w:val="clear" w:color="auto" w:fill="auto"/>
            <w:vAlign w:val="center"/>
          </w:tcPr>
          <w:p w14:paraId="6F33D9C0" w14:textId="581E61D1" w:rsidR="00693AB5" w:rsidRPr="00BC70CF" w:rsidRDefault="00E37FAD"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uURcKsgA","properties":{"formattedCitation":"(Kabir et al., 2017)","plainCitation":"(Kabir et al., 2017)","dontUpdate":true,"noteIndex":0},"citationItems":[{"id":2688,"uris":["http://zotero.org/users/2793828/items/MSY5IU5F"],"uri":["http://zotero.org/users/2793828/items/MSY5IU5F"],"itemData":{"id":2688,"type":"article-journal","abstract":"Habitat suitability models are useful to understand species distribution and to guide management and conservation strategies. The grey wolf (Canis lupus) has been extirpated from most of its historic range in Pakistan primarily due to its impact on livestock and livelihoods. We used non-invasive survey data from camera traps and genetic sampling to develop a habitat suitability model for C. lupus in northern Pakistan and to explore the extent of connectivity among populations. We detected suitable habitat of grey wolf using a maximum entropy approach (Maxent ver. 3.4.0) and identified suitable movement corridors using the Circuitscape 4.0 tool. Our model showed high levels of predictive performances, as seen from the values of area under curve (0.971±0.002) and true skill statistics (0.886±0.021). The main predictors for habitat suitability for C. lupus were distances to road, mean temperature of the wettest quarter and distance to river. The model predicted ca. 23,129 km2 of suitable areas for wolf in Pakistan, with much of suitable habitat in remote and inaccessible areas that appeared to be well connected through vulnerable movement corridors. These movement corridors suggest that potentially the wolf range can expand in Pakistan’s Northern Areas. However, managing protected areas with stringent restrictions is challenging in northern Pakistan, in part due to heavy dependence of people on natural resources. The habitat suitability map provided by this study can inform future management strategies by helping authorities to identify key conservation areas.","container-title":"PLOS ONE","DOI":"10.1371/journal.pone.0187027","ISSN":"1932-6203","issue":"11","journalAbbreviation":"PLOS ONE","language":"en","note":"publisher: Public Library of Science","page":"e0187027","source":"PLoS Journals","title":"Habitat suitability and movement corridors of grey wolf (Canis lupus) in Northern Pakistan","volume":"12","author":[{"family":"Kabir","given":"Muhammad"},{"family":"Hameed","given":"Shoaib"},{"family":"Ali","given":"Hussain"},{"family":"Bosso","given":"Luciano"},{"family":"Din","given":"Jaffar Ud"},{"family":"Bischof","given":"Richard"},{"family":"Redpath","given":"Steve"},{"family":"Nawaz","given":"Muhammad Ali"}],"issued":{"date-parts":[["2017",11,9]]}}}],"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Kabir et al., 2017</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333587FF" w14:textId="6544B44F" w:rsidR="00693AB5" w:rsidRPr="00BC70CF" w:rsidRDefault="00693AB5" w:rsidP="00693AB5">
            <w:pPr>
              <w:spacing w:after="0" w:line="240" w:lineRule="auto"/>
              <w:rPr>
                <w:rFonts w:ascii="Times New Roman" w:eastAsia="Times New Roman" w:hAnsi="Times New Roman" w:cs="Times New Roman"/>
                <w:color w:val="222222"/>
                <w:sz w:val="24"/>
                <w:szCs w:val="24"/>
                <w:lang w:eastAsia="en-GB"/>
              </w:rPr>
            </w:pPr>
            <w:r w:rsidRPr="00BC70CF">
              <w:rPr>
                <w:rFonts w:ascii="Times New Roman" w:eastAsia="Times New Roman" w:hAnsi="Times New Roman" w:cs="Times New Roman"/>
                <w:color w:val="000000"/>
                <w:sz w:val="24"/>
                <w:szCs w:val="24"/>
                <w:lang w:eastAsia="en-GB"/>
              </w:rPr>
              <w:t>Habitat suitability and movement corridors of grey wolf (</w:t>
            </w:r>
            <w:r w:rsidRPr="00BC70CF">
              <w:rPr>
                <w:rFonts w:ascii="Times New Roman" w:eastAsia="Times New Roman" w:hAnsi="Times New Roman" w:cs="Times New Roman"/>
                <w:i/>
                <w:iCs/>
                <w:color w:val="000000"/>
                <w:sz w:val="24"/>
                <w:szCs w:val="24"/>
                <w:lang w:eastAsia="en-GB"/>
              </w:rPr>
              <w:t>Canis lupus</w:t>
            </w:r>
            <w:r w:rsidRPr="00BC70CF">
              <w:rPr>
                <w:rFonts w:ascii="Times New Roman" w:eastAsia="Times New Roman" w:hAnsi="Times New Roman" w:cs="Times New Roman"/>
                <w:color w:val="000000"/>
                <w:sz w:val="24"/>
                <w:szCs w:val="24"/>
                <w:lang w:eastAsia="en-GB"/>
              </w:rPr>
              <w:t>) in Northern Pakistan</w:t>
            </w:r>
          </w:p>
        </w:tc>
        <w:tc>
          <w:tcPr>
            <w:tcW w:w="2073" w:type="dxa"/>
            <w:tcBorders>
              <w:top w:val="nil"/>
              <w:left w:val="nil"/>
              <w:bottom w:val="single" w:sz="8" w:space="0" w:color="auto"/>
              <w:right w:val="single" w:sz="8" w:space="0" w:color="auto"/>
            </w:tcBorders>
            <w:shd w:val="clear" w:color="auto" w:fill="auto"/>
            <w:noWrap/>
            <w:vAlign w:val="center"/>
          </w:tcPr>
          <w:p w14:paraId="27AF152F" w14:textId="17C61C42"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02CC73DC" w14:textId="2636D67C"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Pakistan</w:t>
            </w:r>
          </w:p>
        </w:tc>
      </w:tr>
      <w:tr w:rsidR="00693AB5" w:rsidRPr="00BC70CF" w14:paraId="4273D553"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tcPr>
          <w:p w14:paraId="3293C3F4" w14:textId="44A7C3B8" w:rsidR="00693AB5" w:rsidRPr="00BC70CF" w:rsidRDefault="00E37FAD" w:rsidP="00693AB5">
            <w:pPr>
              <w:spacing w:after="0" w:line="240" w:lineRule="auto"/>
              <w:rPr>
                <w:rFonts w:ascii="Times New Roman" w:eastAsia="Times New Roman" w:hAnsi="Times New Roman" w:cs="Times New Roman"/>
                <w:color w:val="000000"/>
                <w:sz w:val="24"/>
                <w:szCs w:val="24"/>
                <w:lang w:val="de-DE"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val="de-DE" w:eastAsia="en-GB"/>
              </w:rPr>
              <w:instrText xml:space="preserve"> ADDIN ZOTERO_ITEM CSL_CITATION {"citationID":"mO8N7yii","properties":{"formattedCitation":"(Shabbir et al., n.d.)","plainCitation":"(Shabbir et al., n.d.)","dontUpdate":true,"noteIndex":0},"citationItems":[{"id":2693,"uris":["http://zotero.org/users/2793828/items/UZM98XAR"],"uri":["http://zotero.org/users/2793828/items/UZM98XAR"],"itemData":{"id":2693,"type":"article-journal","abstract":"Two carnivore species i.e. Grey wolf (Canis lupus) and Asiatic jackal (Canis aureus) spread over wide range of habitats in Pakistan, showing sympatric distribution in many areas including Chitral area of Hindu Kush Range. The present study determined the food habits and diet overlap of these two species in Chitral, Pakistan. Fifty scat samples, 25 each of wolf and jackal, were collected and analyzed to determine their diet composition. Hair characteristics such as medullae and scale patterns were used to identify the mammalian preys consumed by these predators. Wolf consumed 14 prey species while jackal consumed 13, among which 11 species were common in their diets. Domestic sheep, Palm civet and Golden marmot dominated the diet of wolf while Palm civet, Golden marmot, Cape hare and Wood mouse were main prey species found in the scats of jackal. Diet overlap factor indicated a high prey overlap between the two species, providing chances of competition. The potential habitats along with their natural prey species need to be protected for the conservation of these two species, especially the Endangered one, the Grey wolf. Compensation to the owners of livestock killed by wolf could help in saving this species from retaliating killing.","container-title":"J. Anim. Plant Sci.","language":"en","page":"7","source":"Zotero","title":"FOOD HABITS AND DIET OVERLAP OF TWO SYMPATRIC CARNIVORE SPECIES IN CHITRAL, PAKISTAN","author":[{"family":"Shabbir","given":"S"},{"family":"Anwar","given":"M"},{"family":"Hussain","given":"I"},{"family":"Nawaz","given":"M A"}],"issued":{"date-parts":[["201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lang w:val="de-DE"/>
              </w:rPr>
              <w:t xml:space="preserve">Shabbir et al., </w:t>
            </w:r>
            <w:r w:rsidR="0012031E" w:rsidRPr="00BC70CF">
              <w:rPr>
                <w:rFonts w:ascii="Times New Roman" w:hAnsi="Times New Roman" w:cs="Times New Roman"/>
                <w:sz w:val="24"/>
                <w:szCs w:val="24"/>
                <w:lang w:val="de-DE"/>
              </w:rPr>
              <w:t>2013</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tcPr>
          <w:p w14:paraId="69D13F61" w14:textId="4DE8AC56"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222222"/>
                <w:sz w:val="24"/>
                <w:szCs w:val="24"/>
                <w:lang w:eastAsia="en-GB"/>
              </w:rPr>
              <w:t>Food habits and diet overlap of two sympatric carnivore species in Chitral, Pakistan. </w:t>
            </w:r>
          </w:p>
        </w:tc>
        <w:tc>
          <w:tcPr>
            <w:tcW w:w="2073" w:type="dxa"/>
            <w:tcBorders>
              <w:top w:val="nil"/>
              <w:left w:val="nil"/>
              <w:bottom w:val="single" w:sz="8" w:space="0" w:color="auto"/>
              <w:right w:val="single" w:sz="8" w:space="0" w:color="auto"/>
            </w:tcBorders>
            <w:shd w:val="clear" w:color="auto" w:fill="auto"/>
            <w:noWrap/>
            <w:vAlign w:val="center"/>
          </w:tcPr>
          <w:p w14:paraId="1B7960FB" w14:textId="72283C9A"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tcPr>
          <w:p w14:paraId="1A8A3083" w14:textId="0CA9C63A"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Pakistan</w:t>
            </w:r>
          </w:p>
        </w:tc>
      </w:tr>
      <w:tr w:rsidR="00693AB5" w:rsidRPr="00BC70CF" w14:paraId="164F13D9"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5698E193" w14:textId="3241D392" w:rsidR="00693AB5" w:rsidRPr="00BC70CF" w:rsidRDefault="0012031E"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lastRenderedPageBreak/>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1n49BPT8","properties":{"formattedCitation":"(Forbes, 1999)","plainCitation":"(Forbes, 1999)","dontUpdate":true,"noteIndex":0},"citationItems":[{"id":2338,"uris":["http://zotero.org/users/2793828/items/6MWN3V4C"],"uri":["http://zotero.org/users/2793828/items/6MWN3V4C"],"itemData":{"id":2338,"type":"article-journal","abstract":"The Yamal Nenets have exploited reindeer via hunting and/or husbandry in northwest Siberia for several hundred years, although wild reindeer have been virtually absent on Poluostrov Yamal since the early 1900s. Nonetheless, the region retains large populations of wild animals, indicating that nomadic pastoralists, semi-domestic animals, and wildlife were not competing vigorously for resources or space prior to industrialization. Natural-gas development is a relative newcomer to the region, but has already had a significant impact on the bio-physical and socioeconomic environments. The withdrawal of lands for industrial infrastructure, in addition to direct and cumulative impacts from three decades of exploration, has led to a serious decline in the quantity and quality of the remaining tundrasuitable for reindeer pasture.Available records indicate that some preferred fur-bearing game species have been significantly reduced in recent years, primarily by non-natives. At the same time, it appears that extensive grazing by the reindeer themselves is having an overall negative effect on the area's pastures. Specifically, reindeer grazing is resulting in the thinning of the organic layer on well-drained ground and the exposure of fine-grained sands. The surfaces of these patches are highly erodable and unstable, therefore spreading easily as long as they remain unvegetated. The significant expansion of such areas is a genuine threat as long as, first, industrial development continues to degrade the land, and, second, the numbers of reindeer remain at current levels or increase.","container-title":"Polar Record","DOI":"10.1017/S0032247400015667","ISSN":"1475-3057, 0032-2474","issue":"195","language":"en","page":"317-322","source":"Cambridge Core","title":"Reindeer herding and petroleum development on Poluostrov Yamal: sustainable or mutually incompatible uses?","title-short":"Reindeer herding and petroleum development on Poluostrov Yamal","volume":"35","author":[{"family":"Forbes","given":"Bruce C."}],"issued":{"date-parts":[["1999",1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Forbes, 1999</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4212A489" w14:textId="77777777" w:rsidR="00693AB5" w:rsidRPr="00BC70CF" w:rsidRDefault="00693AB5" w:rsidP="00693AB5">
            <w:pPr>
              <w:spacing w:after="0" w:line="240" w:lineRule="auto"/>
              <w:rPr>
                <w:rFonts w:ascii="Times New Roman" w:eastAsia="Times New Roman" w:hAnsi="Times New Roman" w:cs="Times New Roman"/>
                <w:color w:val="333333"/>
                <w:sz w:val="24"/>
                <w:szCs w:val="24"/>
                <w:lang w:eastAsia="en-GB"/>
              </w:rPr>
            </w:pPr>
            <w:r w:rsidRPr="00BC70CF">
              <w:rPr>
                <w:rFonts w:ascii="Times New Roman" w:eastAsia="Times New Roman" w:hAnsi="Times New Roman" w:cs="Times New Roman"/>
                <w:color w:val="333333"/>
                <w:sz w:val="24"/>
                <w:szCs w:val="24"/>
                <w:lang w:eastAsia="en-GB"/>
              </w:rPr>
              <w:t xml:space="preserve">Reindeer herding and petroleum development on </w:t>
            </w:r>
            <w:proofErr w:type="spellStart"/>
            <w:r w:rsidRPr="00BC70CF">
              <w:rPr>
                <w:rFonts w:ascii="Times New Roman" w:eastAsia="Times New Roman" w:hAnsi="Times New Roman" w:cs="Times New Roman"/>
                <w:color w:val="333333"/>
                <w:sz w:val="24"/>
                <w:szCs w:val="24"/>
                <w:lang w:eastAsia="en-GB"/>
              </w:rPr>
              <w:t>Poluostrov</w:t>
            </w:r>
            <w:proofErr w:type="spellEnd"/>
            <w:r w:rsidRPr="00BC70CF">
              <w:rPr>
                <w:rFonts w:ascii="Times New Roman" w:eastAsia="Times New Roman" w:hAnsi="Times New Roman" w:cs="Times New Roman"/>
                <w:color w:val="333333"/>
                <w:sz w:val="24"/>
                <w:szCs w:val="24"/>
                <w:lang w:eastAsia="en-GB"/>
              </w:rPr>
              <w:t xml:space="preserve"> Yamal: sustainable or mutually incompatible uses?</w:t>
            </w:r>
          </w:p>
        </w:tc>
        <w:tc>
          <w:tcPr>
            <w:tcW w:w="2073" w:type="dxa"/>
            <w:tcBorders>
              <w:top w:val="nil"/>
              <w:left w:val="nil"/>
              <w:bottom w:val="single" w:sz="8" w:space="0" w:color="auto"/>
              <w:right w:val="single" w:sz="8" w:space="0" w:color="auto"/>
            </w:tcBorders>
            <w:shd w:val="clear" w:color="auto" w:fill="auto"/>
            <w:noWrap/>
            <w:vAlign w:val="center"/>
            <w:hideMark/>
          </w:tcPr>
          <w:p w14:paraId="603EF755"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 albus</w:t>
            </w:r>
          </w:p>
        </w:tc>
        <w:tc>
          <w:tcPr>
            <w:tcW w:w="2126" w:type="dxa"/>
            <w:tcBorders>
              <w:top w:val="nil"/>
              <w:left w:val="nil"/>
              <w:bottom w:val="single" w:sz="8" w:space="0" w:color="auto"/>
              <w:right w:val="single" w:sz="8" w:space="0" w:color="auto"/>
            </w:tcBorders>
            <w:shd w:val="clear" w:color="auto" w:fill="auto"/>
            <w:noWrap/>
            <w:vAlign w:val="center"/>
            <w:hideMark/>
          </w:tcPr>
          <w:p w14:paraId="6AA3505E"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Russia (Siberia)</w:t>
            </w:r>
          </w:p>
        </w:tc>
      </w:tr>
      <w:tr w:rsidR="00693AB5" w:rsidRPr="00BC70CF" w14:paraId="11DAD438" w14:textId="77777777" w:rsidTr="005F21DC">
        <w:trPr>
          <w:gridAfter w:val="1"/>
          <w:wAfter w:w="2126" w:type="dxa"/>
          <w:trHeight w:val="1068"/>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72B91C4F" w14:textId="7305A9F3" w:rsidR="00693AB5" w:rsidRPr="00BC70CF" w:rsidRDefault="00D32D58"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TXVyivAb","properties":{"formattedCitation":"(Karimov et al., 2018)","plainCitation":"(Karimov et al., 2018)","dontUpdate":true,"noteIndex":0},"citationItems":[{"id":1315,"uris":["http://zotero.org/users/2793828/items/5ASIALE8"],"uri":["http://zotero.org/users/2793828/items/5ASIALE8"],"itemData":{"id":1315,"type":"article-journal","abstract":"Long recognized as a threat to wildlife, livestock grazing in protected areas has the potential to undermine conservation goals, via competition, habitat degradation, human-carnivore conflict and disruption of predator-prey relationships. In the Strictly Protected Area Zorkul in Tajikistan (Zorkul Reserve), grazing is commonplace despite official prohibition, with potentially detrimental effects on local fauna, in particular, snow leopard Panthera uncia, wolf Canis lupus, brown bear Ursus arctos, argali sheep Ovis ammon, Asiatic ibex Capra sibirica, and long-tailed marmot Marmota caudata. To understand the impacts of grazing and associated human pastoralism on the large mammal community in Zorkul Reserve we used data from camera traps to build models of ungulate and carnivore site use intensity, and we investigated carnivore summer diets using microscopic scat analysis. While sample sizes limited our inference for several species, we found that site use of the most common ungulate, argali, decreased with proximity to herder’s camps, indicating possible displacement into sub-optimal habitats. However, no such pattern was present in carnivore site use. For wolf and snow leopard, the most frequently encountered prey items were argali and marmot, while bear depended almost exclusively on marmot. While current pastoralist practices in the reserve may not be incompatible with wildlife presence, our findings suggest that pastoralism may negatively impact ungulates by displacing them from otherwise suitable habitats, with unknown fitness consequences for ungulates or the predators that depend upon them. Managing Zorkul Reserve and other actively grazed protected areas to meet potentially competing demands of local pastoralist communities and conservation will require careful consideration of such interactions to minimize the risk of cascading negative impacts on wildlife.","container-title":"PLOS ONE","DOI":"10.1371/journal.pone.0208329","ISSN":"1932-6203","issue":"11","journalAbbreviation":"PLOS ONE","language":"en","page":"e0208329","source":"PLoS Journals","title":"Responses of snow leopards, wolves and wild ungulates to livestock grazing in the Zorkul Strictly Protected Area, Tajikistan","volume":"13","author":[{"family":"Karimov","given":"Khalil"},{"family":"Kachel","given":"Shannon M."},{"family":"Hackländer","given":"Klaus"}],"issued":{"date-parts":[["2018",11,30]]}}}],"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Karimov et al., 2018</w:t>
            </w:r>
            <w:r w:rsidRPr="00BC70CF">
              <w:rPr>
                <w:rFonts w:ascii="Times New Roman" w:eastAsia="Times New Roman" w:hAnsi="Times New Roman" w:cs="Times New Roman"/>
                <w:color w:val="000000"/>
                <w:sz w:val="24"/>
                <w:szCs w:val="24"/>
                <w:lang w:eastAsia="en-GB"/>
              </w:rPr>
              <w:fldChar w:fldCharType="end"/>
            </w:r>
          </w:p>
        </w:tc>
        <w:tc>
          <w:tcPr>
            <w:tcW w:w="8115" w:type="dxa"/>
            <w:tcBorders>
              <w:top w:val="nil"/>
              <w:left w:val="nil"/>
              <w:bottom w:val="single" w:sz="8" w:space="0" w:color="auto"/>
              <w:right w:val="single" w:sz="8" w:space="0" w:color="auto"/>
            </w:tcBorders>
            <w:shd w:val="clear" w:color="auto" w:fill="auto"/>
            <w:noWrap/>
            <w:vAlign w:val="center"/>
            <w:hideMark/>
          </w:tcPr>
          <w:p w14:paraId="427FF08B"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 xml:space="preserve">Responses of snow leopards, wolves and wild ungulates to livestock grazing in the </w:t>
            </w:r>
            <w:proofErr w:type="spellStart"/>
            <w:r w:rsidRPr="00BC70CF">
              <w:rPr>
                <w:rFonts w:ascii="Times New Roman" w:eastAsia="Times New Roman" w:hAnsi="Times New Roman" w:cs="Times New Roman"/>
                <w:color w:val="000000"/>
                <w:sz w:val="24"/>
                <w:szCs w:val="24"/>
                <w:lang w:eastAsia="en-GB"/>
              </w:rPr>
              <w:t>Zorkul</w:t>
            </w:r>
            <w:proofErr w:type="spellEnd"/>
            <w:r w:rsidRPr="00BC70CF">
              <w:rPr>
                <w:rFonts w:ascii="Times New Roman" w:eastAsia="Times New Roman" w:hAnsi="Times New Roman" w:cs="Times New Roman"/>
                <w:color w:val="000000"/>
                <w:sz w:val="24"/>
                <w:szCs w:val="24"/>
                <w:lang w:eastAsia="en-GB"/>
              </w:rPr>
              <w:t xml:space="preserve"> Strictly Protected Area, Tajikistan</w:t>
            </w:r>
          </w:p>
        </w:tc>
        <w:tc>
          <w:tcPr>
            <w:tcW w:w="2073" w:type="dxa"/>
            <w:tcBorders>
              <w:top w:val="nil"/>
              <w:left w:val="nil"/>
              <w:bottom w:val="single" w:sz="8" w:space="0" w:color="auto"/>
              <w:right w:val="single" w:sz="8" w:space="0" w:color="auto"/>
            </w:tcBorders>
            <w:shd w:val="clear" w:color="auto" w:fill="auto"/>
            <w:noWrap/>
            <w:vAlign w:val="center"/>
            <w:hideMark/>
          </w:tcPr>
          <w:p w14:paraId="413BE96D"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hideMark/>
          </w:tcPr>
          <w:p w14:paraId="3276C7C6"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Tajikistan</w:t>
            </w:r>
          </w:p>
        </w:tc>
      </w:tr>
      <w:tr w:rsidR="00693AB5" w:rsidRPr="00BC70CF" w14:paraId="0385ED15" w14:textId="77777777" w:rsidTr="005F21DC">
        <w:trPr>
          <w:gridAfter w:val="1"/>
          <w:wAfter w:w="2126" w:type="dxa"/>
          <w:trHeight w:val="804"/>
        </w:trPr>
        <w:tc>
          <w:tcPr>
            <w:tcW w:w="1851" w:type="dxa"/>
            <w:tcBorders>
              <w:top w:val="nil"/>
              <w:left w:val="single" w:sz="8" w:space="0" w:color="auto"/>
              <w:bottom w:val="single" w:sz="8" w:space="0" w:color="auto"/>
              <w:right w:val="single" w:sz="8" w:space="0" w:color="auto"/>
            </w:tcBorders>
            <w:shd w:val="clear" w:color="auto" w:fill="auto"/>
            <w:vAlign w:val="center"/>
            <w:hideMark/>
          </w:tcPr>
          <w:p w14:paraId="130C214B" w14:textId="2B9B044F" w:rsidR="00693AB5" w:rsidRPr="00BC70CF" w:rsidRDefault="00D32D58"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fldChar w:fldCharType="begin"/>
            </w:r>
            <w:r w:rsidR="008E6A66" w:rsidRPr="00BC70CF">
              <w:rPr>
                <w:rFonts w:ascii="Times New Roman" w:eastAsia="Times New Roman" w:hAnsi="Times New Roman" w:cs="Times New Roman"/>
                <w:color w:val="000000"/>
                <w:sz w:val="24"/>
                <w:szCs w:val="24"/>
                <w:lang w:eastAsia="en-GB"/>
              </w:rPr>
              <w:instrText xml:space="preserve"> ADDIN ZOTERO_ITEM CSL_CITATION {"citationID":"Hdj27VHe","properties":{"formattedCitation":"(Squires and Safarov, 2013)","plainCitation":"(Squires and Safarov, 2013)","dontUpdate":true,"noteIndex":0},"citationItems":[{"id":2699,"uris":["http://zotero.org/users/2793828/items/AVIUUQKC"],"uri":["http://zotero.org/users/2793828/items/AVIUUQKC"],"itemData":{"id":2699,"type":"article-journal","container-title":"High-Altitude Rangelands and their Interfaces in the Hindu Kush Himalayas","title":"Squires, V. R., &amp; Safarov, N. (2013). High-altitude ecosystems and Biodiversity of Tajikistan: Conservation and Management.","volume":"78","author":[{"family":"Squires","given":"V. R."},{"family":"Safarov","given":"N."}],"issued":{"date-parts":[["2013"]]}}}],"schema":"https://github.com/citation-style-language/schema/raw/master/csl-citation.json"} </w:instrText>
            </w:r>
            <w:r w:rsidRPr="00BC70CF">
              <w:rPr>
                <w:rFonts w:ascii="Times New Roman" w:eastAsia="Times New Roman" w:hAnsi="Times New Roman" w:cs="Times New Roman"/>
                <w:color w:val="000000"/>
                <w:sz w:val="24"/>
                <w:szCs w:val="24"/>
                <w:lang w:eastAsia="en-GB"/>
              </w:rPr>
              <w:fldChar w:fldCharType="separate"/>
            </w:r>
            <w:r w:rsidRPr="00BC70CF">
              <w:rPr>
                <w:rFonts w:ascii="Times New Roman" w:hAnsi="Times New Roman" w:cs="Times New Roman"/>
                <w:sz w:val="24"/>
                <w:szCs w:val="24"/>
              </w:rPr>
              <w:t>Squires and Safarov, 2013</w:t>
            </w:r>
            <w:r w:rsidRPr="00BC70CF">
              <w:rPr>
                <w:rFonts w:ascii="Times New Roman" w:eastAsia="Times New Roman" w:hAnsi="Times New Roman" w:cs="Times New Roman"/>
                <w:color w:val="000000"/>
                <w:sz w:val="24"/>
                <w:szCs w:val="24"/>
                <w:lang w:eastAsia="en-GB"/>
              </w:rPr>
              <w:fldChar w:fldCharType="end"/>
            </w:r>
            <w:r w:rsidR="00693AB5" w:rsidRPr="00BC70CF">
              <w:rPr>
                <w:rFonts w:ascii="Times New Roman" w:eastAsia="Times New Roman" w:hAnsi="Times New Roman" w:cs="Times New Roman"/>
                <w:color w:val="000000"/>
                <w:sz w:val="24"/>
                <w:szCs w:val="24"/>
                <w:lang w:eastAsia="en-GB"/>
              </w:rPr>
              <w:t xml:space="preserve"> </w:t>
            </w:r>
          </w:p>
        </w:tc>
        <w:tc>
          <w:tcPr>
            <w:tcW w:w="8115" w:type="dxa"/>
            <w:tcBorders>
              <w:top w:val="nil"/>
              <w:left w:val="nil"/>
              <w:bottom w:val="single" w:sz="8" w:space="0" w:color="auto"/>
              <w:right w:val="single" w:sz="8" w:space="0" w:color="auto"/>
            </w:tcBorders>
            <w:shd w:val="clear" w:color="auto" w:fill="auto"/>
            <w:noWrap/>
            <w:vAlign w:val="center"/>
            <w:hideMark/>
          </w:tcPr>
          <w:p w14:paraId="5365EF85"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High-altitude ecosystems and Biodiversity of Tajikistan: Conservation and Management</w:t>
            </w:r>
          </w:p>
        </w:tc>
        <w:tc>
          <w:tcPr>
            <w:tcW w:w="2073" w:type="dxa"/>
            <w:tcBorders>
              <w:top w:val="nil"/>
              <w:left w:val="nil"/>
              <w:bottom w:val="single" w:sz="8" w:space="0" w:color="auto"/>
              <w:right w:val="single" w:sz="8" w:space="0" w:color="auto"/>
            </w:tcBorders>
            <w:shd w:val="clear" w:color="auto" w:fill="auto"/>
            <w:noWrap/>
            <w:vAlign w:val="center"/>
            <w:hideMark/>
          </w:tcPr>
          <w:p w14:paraId="08A2A0C7" w14:textId="77777777" w:rsidR="00693AB5" w:rsidRPr="00BC70CF" w:rsidRDefault="00693AB5" w:rsidP="00693AB5">
            <w:pPr>
              <w:spacing w:after="0" w:line="240" w:lineRule="auto"/>
              <w:rPr>
                <w:rFonts w:ascii="Times New Roman" w:eastAsia="Times New Roman" w:hAnsi="Times New Roman" w:cs="Times New Roman"/>
                <w:i/>
                <w:iCs/>
                <w:color w:val="000000"/>
                <w:sz w:val="24"/>
                <w:szCs w:val="24"/>
                <w:lang w:eastAsia="en-GB"/>
              </w:rPr>
            </w:pPr>
            <w:r w:rsidRPr="00BC70CF">
              <w:rPr>
                <w:rFonts w:ascii="Times New Roman" w:eastAsia="Times New Roman" w:hAnsi="Times New Roman" w:cs="Times New Roman"/>
                <w:i/>
                <w:iCs/>
                <w:color w:val="000000"/>
                <w:sz w:val="24"/>
                <w:szCs w:val="24"/>
                <w:lang w:eastAsia="en-GB"/>
              </w:rPr>
              <w:t>C. lupus</w:t>
            </w:r>
          </w:p>
        </w:tc>
        <w:tc>
          <w:tcPr>
            <w:tcW w:w="2126" w:type="dxa"/>
            <w:tcBorders>
              <w:top w:val="nil"/>
              <w:left w:val="nil"/>
              <w:bottom w:val="single" w:sz="8" w:space="0" w:color="auto"/>
              <w:right w:val="single" w:sz="8" w:space="0" w:color="auto"/>
            </w:tcBorders>
            <w:shd w:val="clear" w:color="auto" w:fill="auto"/>
            <w:noWrap/>
            <w:vAlign w:val="center"/>
            <w:hideMark/>
          </w:tcPr>
          <w:p w14:paraId="61FEB580" w14:textId="77777777" w:rsidR="00693AB5" w:rsidRPr="00BC70CF" w:rsidRDefault="00693AB5" w:rsidP="00693AB5">
            <w:pPr>
              <w:spacing w:after="0" w:line="240" w:lineRule="auto"/>
              <w:rPr>
                <w:rFonts w:ascii="Times New Roman" w:eastAsia="Times New Roman" w:hAnsi="Times New Roman" w:cs="Times New Roman"/>
                <w:color w:val="000000"/>
                <w:sz w:val="24"/>
                <w:szCs w:val="24"/>
                <w:lang w:eastAsia="en-GB"/>
              </w:rPr>
            </w:pPr>
            <w:r w:rsidRPr="00BC70CF">
              <w:rPr>
                <w:rFonts w:ascii="Times New Roman" w:eastAsia="Times New Roman" w:hAnsi="Times New Roman" w:cs="Times New Roman"/>
                <w:color w:val="000000"/>
                <w:sz w:val="24"/>
                <w:szCs w:val="24"/>
                <w:lang w:eastAsia="en-GB"/>
              </w:rPr>
              <w:t>Tajikistan</w:t>
            </w:r>
          </w:p>
        </w:tc>
      </w:tr>
    </w:tbl>
    <w:p w14:paraId="51E3E27B" w14:textId="48136777" w:rsidR="00A767C4" w:rsidRPr="00BC70CF" w:rsidRDefault="00A767C4">
      <w:pPr>
        <w:rPr>
          <w:rFonts w:ascii="Times New Roman" w:hAnsi="Times New Roman" w:cs="Times New Roman"/>
          <w:sz w:val="24"/>
          <w:szCs w:val="24"/>
        </w:rPr>
      </w:pPr>
    </w:p>
    <w:p w14:paraId="2B7512BA" w14:textId="455C42E3" w:rsidR="004F5A4A" w:rsidRPr="00BC70CF" w:rsidRDefault="004F5A4A">
      <w:pPr>
        <w:rPr>
          <w:rFonts w:ascii="Times New Roman" w:hAnsi="Times New Roman" w:cs="Times New Roman"/>
          <w:sz w:val="24"/>
          <w:szCs w:val="24"/>
        </w:rPr>
      </w:pPr>
    </w:p>
    <w:p w14:paraId="2A196362" w14:textId="77777777" w:rsidR="004F5A4A" w:rsidRPr="00BC70CF" w:rsidRDefault="004F5A4A">
      <w:pPr>
        <w:rPr>
          <w:rFonts w:ascii="Times New Roman" w:hAnsi="Times New Roman" w:cs="Times New Roman"/>
          <w:sz w:val="24"/>
          <w:szCs w:val="24"/>
        </w:rPr>
        <w:sectPr w:rsidR="004F5A4A" w:rsidRPr="00BC70CF" w:rsidSect="00A767C4">
          <w:pgSz w:w="16838" w:h="11906" w:orient="landscape"/>
          <w:pgMar w:top="1440" w:right="1440" w:bottom="1440" w:left="1440" w:header="709" w:footer="709" w:gutter="0"/>
          <w:cols w:space="708"/>
          <w:docGrid w:linePitch="360"/>
        </w:sectPr>
      </w:pPr>
    </w:p>
    <w:p w14:paraId="723F4A00" w14:textId="77777777" w:rsidR="00A272B4" w:rsidRPr="00BC70CF" w:rsidRDefault="00A272B4" w:rsidP="00A272B4">
      <w:pPr>
        <w:rPr>
          <w:rFonts w:ascii="Times New Roman" w:hAnsi="Times New Roman" w:cs="Times New Roman"/>
          <w:b/>
          <w:bCs/>
          <w:sz w:val="24"/>
          <w:szCs w:val="24"/>
        </w:rPr>
      </w:pPr>
      <w:r w:rsidRPr="00BC70CF">
        <w:rPr>
          <w:rFonts w:ascii="Times New Roman" w:hAnsi="Times New Roman" w:cs="Times New Roman"/>
          <w:b/>
          <w:bCs/>
          <w:sz w:val="24"/>
          <w:szCs w:val="24"/>
        </w:rPr>
        <w:lastRenderedPageBreak/>
        <w:t>REFERENCES</w:t>
      </w:r>
    </w:p>
    <w:p w14:paraId="5646ADF0" w14:textId="77777777" w:rsidR="008E6A66" w:rsidRPr="00BC70CF" w:rsidRDefault="00A272B4"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fldChar w:fldCharType="begin"/>
      </w:r>
      <w:r w:rsidR="008E6A66" w:rsidRPr="00BC70CF">
        <w:rPr>
          <w:rFonts w:ascii="Times New Roman" w:hAnsi="Times New Roman" w:cs="Times New Roman"/>
          <w:sz w:val="24"/>
          <w:szCs w:val="24"/>
        </w:rPr>
        <w:instrText xml:space="preserve"> ADDIN ZOTERO_BIBL {"uncited":[],"omitted":[],"custom":[]} CSL_BIBLIOGRAPHY </w:instrText>
      </w:r>
      <w:r w:rsidRPr="00BC70CF">
        <w:rPr>
          <w:rFonts w:ascii="Times New Roman" w:hAnsi="Times New Roman" w:cs="Times New Roman"/>
          <w:sz w:val="24"/>
          <w:szCs w:val="24"/>
        </w:rPr>
        <w:fldChar w:fldCharType="separate"/>
      </w:r>
      <w:r w:rsidR="008E6A66" w:rsidRPr="00BC70CF">
        <w:rPr>
          <w:rFonts w:ascii="Times New Roman" w:hAnsi="Times New Roman" w:cs="Times New Roman"/>
          <w:sz w:val="24"/>
          <w:szCs w:val="24"/>
        </w:rPr>
        <w:t>Aggarwal, R.K., Kivisild, T., Ramadevi, J., Singh, L., 2007. Mitochondrial DNA coding region sequences support the phylogenetic distinction of two Indian wolf species. J. Zool. Syst. Evol. Res. 45, 163–172.</w:t>
      </w:r>
    </w:p>
    <w:p w14:paraId="708BB1D1"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Agnarsson, I., Kuntner, M., May-Collado, L.J., 2010. Dogs, cats, and kin: A molecular species-level phylogeny of Carnivora. Mol. Phylogenet. Evol. 54, 726–745. https://doi.org/10.1016/j.ympev.2009.10.033</w:t>
      </w:r>
    </w:p>
    <w:p w14:paraId="3A3192C4"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Ahmed, T., Khan, A., Chandan, P., 2018. Dietary Spectrum of Two Sympatric Canid Species in Ladakh, India. Proc. Zool. Soc. 71, 320–326. https://doi.org/10.1007/s12595-017-0212-4</w:t>
      </w:r>
    </w:p>
    <w:p w14:paraId="1AD83C27"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Ali, U., Minhas, R.A., Awan, M.S., Ahmed, K.B., Qamar, Q.. Z., Dar, N.I., 2016. Human-Grey Wolf (Canis lupus Linnaeus, 1758) Conflict in Shounther Valley, District Neelum, Azad Jammu and Kashmir, Pakistan. Pak. J. Zool. 48.</w:t>
      </w:r>
    </w:p>
    <w:p w14:paraId="74885A90"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Álvares, F., Bogdanowicz, W., Campbell, L.A.D., Hatlauf, J., Godinho, R., Jhala, Y.V., Kitchener, A.C., Koepfli, K.-P., Krofel, M., Moehlman, P.D., Senn, H., Sillero-Zubiri, C., Viranta, S., Werhahn, G., 2019. Old World Canis spp. with taxonomic ambiguity: Workshop conclusions and recommendations. CIBIO, Vairão, Portugal, May 2019. Canid Biol. Conserv. http://www.canids.org/Old_world_canis_taxonomy_workshop.pdf.</w:t>
      </w:r>
    </w:p>
    <w:p w14:paraId="2E074192"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Barichievy, C., Clugston, S., Sheldon, R., 2017. Association between an Arabian wolf and a domestic dog in central Saudi Arabia 3.</w:t>
      </w:r>
    </w:p>
    <w:p w14:paraId="676B503C"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Bhattacharya, T., Sathyakumar, S., 2010. Sighting of Tibetan wolf Canis lupus chanko in the greater Himalayan range of Nanda Devi biosphere reserve, Uttarakhand, India: A new record. J. Threat. Taxa 1345-1348 1345–1348.</w:t>
      </w:r>
    </w:p>
    <w:p w14:paraId="1AF1F19B"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Biquand, S., Urios, V., Boug, A., Vila, C., Castroviejo, J., 1994. Fishes as diet of a wolf (Canis lupus arabs) in Saudi Arabia. Mamm. Paris 58, 492–494.</w:t>
      </w:r>
    </w:p>
    <w:p w14:paraId="4ECE78B0"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Bocci, A., Lovari, S., Khan, M.Z., Mori, E., 2017. Sympatric snow leopards and Tibetan wolves: coexistence of large carnivores with human-driven potential competition. Eur. J. Wildl. Res. 63, 92. https://doi.org/10.1007/s10344-017-1151-0</w:t>
      </w:r>
    </w:p>
    <w:p w14:paraId="61F8C650"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Boitani, L., Phillips, M., Jhala, Y.V., 2018. Canis lupus (errata version published in 2020). https://doi.org/10.2305/IUCN.UK.2010-4.RLTS.T3746A10049204.en</w:t>
      </w:r>
    </w:p>
    <w:p w14:paraId="1FDCC4C1" w14:textId="77777777" w:rsidR="008E6A66" w:rsidRPr="00BC70CF" w:rsidRDefault="008E6A66" w:rsidP="008E6A66">
      <w:pPr>
        <w:pStyle w:val="Bibliography"/>
        <w:rPr>
          <w:rFonts w:ascii="Times New Roman" w:hAnsi="Times New Roman" w:cs="Times New Roman"/>
          <w:sz w:val="24"/>
          <w:szCs w:val="24"/>
          <w:lang w:val="de-DE"/>
        </w:rPr>
      </w:pPr>
      <w:r w:rsidRPr="00BC70CF">
        <w:rPr>
          <w:rFonts w:ascii="Times New Roman" w:hAnsi="Times New Roman" w:cs="Times New Roman"/>
          <w:sz w:val="24"/>
          <w:szCs w:val="24"/>
        </w:rPr>
        <w:t xml:space="preserve">Bray, T.C., Mohammed, O.B., Butynski, T.M., Wronski, T., Sandouka, M.A., Alagaili, A.N., 2014. Genetic variation and subspecific status of the grey wolf (Canis lupus) in Saudi Arabia. </w:t>
      </w:r>
      <w:r w:rsidRPr="00BC70CF">
        <w:rPr>
          <w:rFonts w:ascii="Times New Roman" w:hAnsi="Times New Roman" w:cs="Times New Roman"/>
          <w:sz w:val="24"/>
          <w:szCs w:val="24"/>
          <w:lang w:val="de-DE"/>
        </w:rPr>
        <w:t>Mamm. Biol. 79, 409–413. https://doi.org/10.1016/j.mambio.2014.06.005</w:t>
      </w:r>
    </w:p>
    <w:p w14:paraId="7374E3D8"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Castelló, J.R., 2018. </w:t>
      </w:r>
      <w:r w:rsidRPr="00BC70CF">
        <w:rPr>
          <w:rFonts w:ascii="Times New Roman" w:hAnsi="Times New Roman" w:cs="Times New Roman"/>
          <w:sz w:val="24"/>
          <w:szCs w:val="24"/>
        </w:rPr>
        <w:t>Canids of the World: Wolves, Wild Dogs, Foxes, Jackals, Coyotes, and Their Relatives. Princeton University Press.</w:t>
      </w:r>
    </w:p>
    <w:p w14:paraId="6655DD76"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Chen, J.-Y., Zhang, L.-J., Wang, A.-M., Nasendelger, B., Yuan, L., Bao, W.-D., 2011. Population, distribution and food composition of wolves ( Canis lupus ) at Saihanwula Nature Reserve, Inner Mongolia.</w:t>
      </w:r>
    </w:p>
    <w:p w14:paraId="071DEBC9"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Chetri, M., Jhala, Y.V., Jnawali, S.R., Subedi, N., Dhakal, M., Yumnam, B., 2016. Ancient Himalayan wolf (Canis lupus chanco) lineage in Upper Mustang of the Annapurna Conservation Area, Nepal. ZooKeys 143–156. https://doi.org/10.3897/zookeys.582.5966</w:t>
      </w:r>
    </w:p>
    <w:p w14:paraId="21EB316C"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Choudhury, A., 2015. The Tibetan Wolf Canis lupus chanco Gray (Mammalia: Carnivora: Canidae) in northeastern India with a recent sighting from northern Sikkim, India. J. Threat. Taxa 7, 7475–7476. https://doi.org/10.11609/JoTT.o4206.7475-6</w:t>
      </w:r>
    </w:p>
    <w:p w14:paraId="56D3C6F0"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Cohen, O., Barocas, A., Geffen, E., 2013. Conflicting management policies for the Arabian wolf Canis lupus arabs in the Negev Desert: is this justified? Oryx 47, 228–236. https://doi.org/10.1017/S0030605311001797</w:t>
      </w:r>
    </w:p>
    <w:p w14:paraId="1583C2B3"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lastRenderedPageBreak/>
        <w:t>Cunningham, P.L., Wronski, T., 2010. Arabian wolf distribution update from Saudi Arabia. Canid News 7.</w:t>
      </w:r>
    </w:p>
    <w:p w14:paraId="7AD11AE0"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Davie, H.S., Murdoch, J.D., Lhagvasuren, A., Reading, R.P., 2014. Measuring and mapping the influence of landscape factors on livestock predation by wolves in Mongolia. J. Arid Environ. 103, 85–91. https://doi.org/10.1016/j.jaridenv.2014.01.008</w:t>
      </w:r>
    </w:p>
    <w:p w14:paraId="4300F903"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Duyne, C.V., Ras, E., Vos, A.E.W.D., Boer, W.F.D., Henkens, R.J.H.G., Usukhjargal, D., 2009. Wolf Predation Among Reintroduced Przewalski Horses in Hustai National Park, Mongolia. J. Wildl. Manag. 73, 836–843. https://doi.org/10.2193/2008-027</w:t>
      </w:r>
    </w:p>
    <w:p w14:paraId="175DC8D3"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Ersmark, E., Klütsch, C.F.C., Chan, Y.L., Sinding, M.-H.S., Fain, S.R., Illarionova, N.A., Oskarsson, M., Uhlén, M., Zhang, Y., Dalén, L., Savolainen, P., 2016. From the Past to the Present: Wolf Phylogeography and Demographic History Based on the Mitochondrial Control Region. Front. Ecol. Evol. 4. https://doi.org/10.3389/fevo.2016.00134</w:t>
      </w:r>
    </w:p>
    <w:p w14:paraId="03EE0D3D"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Fan, Z., Silva, P., Gronau, I., Armero, A.S., Schweizer, R.M., Ramirez, O., Pollinger, J., Galaverni, M., Del-Vecchyo, D.O., Du, L., Zhang, W., Zhang, Z., Xing, J., Vilà, C., Marques-Bonet, T., Godinho, R., Yue, B., Wayne, R.K., 2016. Worldwide patterns of genomic variation and admixture in gray wolves. Genome Res. 163–173. https://doi.org/10.1101/gr.197517.115</w:t>
      </w:r>
    </w:p>
    <w:p w14:paraId="5E7E94AE"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Forbes, B.C., 1999. Reindeer herding and petroleum development on Poluostrov Yamal: sustainable or mutually incompatible uses? Polar Rec. 35, 317–322. https://doi.org/10.1017/S0032247400015667</w:t>
      </w:r>
    </w:p>
    <w:p w14:paraId="391AC7E7"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Freedman, A.H., Gronau, I., Schweizer, R.M., Vecchyo, D.O.-D., Han, E., Silva, P.M., Galaverni, M., Fan, Z., Marx, P., Lorente-Galdos, B., Beale, H., Ramirez, O., Hormozdiari, F., Alkan, C., Vilà, C., Squire, K., Geffen, E., Kusak, J., Boyko, A.R., Parker, H.G., Lee, C., Tadigotla, V., Siepel, A., Bustamante, C.D., Harkins, T.T., Nelson, S.F., Ostrander, E.A., Marques-Bonet, T., Wayne, R.K., Novembre, J., 2014. Genome Sequencing Highlights the Dynamic Early History of Dogs. PLOS Genet. 10, e1004016. https://doi.org/10.1371/journal.pgen.1004016</w:t>
      </w:r>
    </w:p>
    <w:p w14:paraId="5373C9F3"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Gecchele, L.V., Bremner-Harrison, S., Gilbert, F., Soultan, A., Davison, A., Durrant, K.L., 2017. A pilot study to survey the carnivore community in the hyper-arid environment of South Sinai mountains. J. Arid Environ. 141, 16–24. https://doi.org/10.1016/j.jaridenv.2017.01.009</w:t>
      </w:r>
    </w:p>
    <w:p w14:paraId="1C1751BC"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Ghoshal, A., Bhatnagar, Y.V., Pandav, B., Sharma, K., Mishra, C., Raghunath, R., Suryawanshi, K.R., 2017. Assessing changes in distribution of the Endangered snow leopard Panthera uncia and its wild prey over 2 decades in the Indian Himalaya through interview-based occupancy surveys. Oryx 1–13. https://doi.org/10.1017/S0030605317001107</w:t>
      </w:r>
    </w:p>
    <w:p w14:paraId="45A766B3"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Gopalakrishnan, S., Sinding, M.-H.S., Ramos-Madrigal, J., Niemann, J., Samaniego Castruita, J.A., Vieira, F.G., Carøe, C., Montero, M. de M., Kuderna, L., Serres, A., González-Basallote, V.M., Liu, Y.-H., Wang, G.-D., Marques-Bonet, T., Mirarab, S., Fernandes, C., Gaubert, P., Koepfli, K.-P., Budd, J., Rueness, E.K., Sillero-Zubiri, C., Heide-Jørgensen, M.P., Petersen, B., Sicheritz-Ponten, T., Bachmann, L., Wiig, Ø., Hansen, A.J., Gilbert, M.T.P., 2018. Interspecific Gene Flow Shaped the Evolution of the Genus Canis. Curr. Biol. 28, 3441-3449.e5. https://doi.org/10.1016/j.cub.2018.08.041</w:t>
      </w:r>
    </w:p>
    <w:p w14:paraId="421BACDB"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Habib, B., Shrotriya, S., Jhala, Y.V., 2013. Ecology and Conservation of Himalayan Wolf. Wildlife Institute of India – Technical Report No. TR – 2013/01, Pp 46.</w:t>
      </w:r>
    </w:p>
    <w:p w14:paraId="3AC32081"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 xml:space="preserve">Hamid, A., Mahmood, T., Fatima, H., Hennelly, L.M., Akrim, F., Hussain, A., Waseem, M., 2019. Origin, ecology and human conflict of gray wolf (Canis lupus) in Suleman </w:t>
      </w:r>
      <w:r w:rsidRPr="00BC70CF">
        <w:rPr>
          <w:rFonts w:ascii="Times New Roman" w:hAnsi="Times New Roman" w:cs="Times New Roman"/>
          <w:sz w:val="24"/>
          <w:szCs w:val="24"/>
        </w:rPr>
        <w:lastRenderedPageBreak/>
        <w:t>Range, South Waziristan, Pakistan. Mammalia 0. https://doi.org/10.1515/mammalia-2018-0167</w:t>
      </w:r>
    </w:p>
    <w:p w14:paraId="6AC2D19F"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Hazell, C.J., 2001. The status of the wolf population in post-Soviet Kyrgyzstan. (Canid Conservation). Endanger. Species Update 18, 142–147.</w:t>
      </w:r>
    </w:p>
    <w:p w14:paraId="4EF0BC05"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Hefner, R., Geffen, E., 1999. Group Size and Home Range of the Arabian Wolf (Canis lupus) in Southern Israel. J. Mammal. 80, 611–619. https://doi.org/10.2307/1383305</w:t>
      </w:r>
    </w:p>
    <w:p w14:paraId="0469DDF1"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Hennelly, L., Habib, B., Lyngdoh, S., 2015. Himalayan wolf and feral dog displaying mating behaviour in Spiti Valley, India, and potential conservation threats from sympatric feral dogs. Canid Biol. Conserv. 18, 27–30.</w:t>
      </w:r>
    </w:p>
    <w:p w14:paraId="6C741D05"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Hennelly, L., Habib, B., Root-Gutteridge, H., Palacios, V., Passilongo, D., 2017. Howl variation across Himalayan, North African, Indian, and Holarctic wolf clades: tracing divergence in the world’s oldest  wolf lineages using acoustics. Current Zoology.</w:t>
      </w:r>
    </w:p>
    <w:p w14:paraId="3D8A4B0B"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Hennelly, L.M., Habib, B., Modi, S., Rueness, E.K., Gaubert, P., Sacks, B.N., 2021. Ancient divergence of Indian and Tibetan wolves revealed by recombination-aware phylogenomics. Mol. Ecol. n/a. https://doi.org/10.1111/mec.16127</w:t>
      </w:r>
    </w:p>
    <w:p w14:paraId="7D6DB325" w14:textId="77777777" w:rsidR="008E6A66" w:rsidRPr="00BC70CF" w:rsidRDefault="008E6A66" w:rsidP="008E6A66">
      <w:pPr>
        <w:pStyle w:val="Bibliography"/>
        <w:rPr>
          <w:rFonts w:ascii="Times New Roman" w:hAnsi="Times New Roman" w:cs="Times New Roman"/>
          <w:sz w:val="24"/>
          <w:szCs w:val="24"/>
          <w:lang w:val="de-DE"/>
        </w:rPr>
      </w:pPr>
      <w:r w:rsidRPr="00BC70CF">
        <w:rPr>
          <w:rFonts w:ascii="Times New Roman" w:hAnsi="Times New Roman" w:cs="Times New Roman"/>
          <w:sz w:val="24"/>
          <w:szCs w:val="24"/>
        </w:rPr>
        <w:t xml:space="preserve">Hovens, J.P.M., Tungalaktuja, K., 2005. Seasonal fluctuations of the wolf diet in the Hustai National Park (Mongolia). </w:t>
      </w:r>
      <w:r w:rsidRPr="00BC70CF">
        <w:rPr>
          <w:rFonts w:ascii="Times New Roman" w:hAnsi="Times New Roman" w:cs="Times New Roman"/>
          <w:sz w:val="24"/>
          <w:szCs w:val="24"/>
          <w:lang w:val="de-DE"/>
        </w:rPr>
        <w:t>Mamm. Biol. 70, 210–217. https://doi.org/10.1016/j.mambio.2004.12.003</w:t>
      </w:r>
    </w:p>
    <w:p w14:paraId="747E7D96" w14:textId="77777777" w:rsidR="008E6A66" w:rsidRPr="00BC70CF" w:rsidRDefault="008E6A66" w:rsidP="008E6A66">
      <w:pPr>
        <w:pStyle w:val="Bibliography"/>
        <w:rPr>
          <w:rFonts w:ascii="Times New Roman" w:hAnsi="Times New Roman" w:cs="Times New Roman"/>
          <w:sz w:val="24"/>
          <w:szCs w:val="24"/>
          <w:lang w:val="de-DE"/>
        </w:rPr>
      </w:pPr>
      <w:r w:rsidRPr="00BC70CF">
        <w:rPr>
          <w:rFonts w:ascii="Times New Roman" w:hAnsi="Times New Roman" w:cs="Times New Roman"/>
          <w:sz w:val="24"/>
          <w:szCs w:val="24"/>
          <w:lang w:val="de-DE"/>
        </w:rPr>
        <w:t xml:space="preserve">Ishiguro, N., Inoshima, Y., Shigehara, N., 2009. </w:t>
      </w:r>
      <w:r w:rsidRPr="00BC70CF">
        <w:rPr>
          <w:rFonts w:ascii="Times New Roman" w:hAnsi="Times New Roman" w:cs="Times New Roman"/>
          <w:sz w:val="24"/>
          <w:szCs w:val="24"/>
        </w:rPr>
        <w:t xml:space="preserve">Mitochondrial DNA Analysis of the Japanese Wolf (Canis Lupus Hodophilax Temminck, 1839) and Comparison with Representative Wolf and Domestic Dog Haplotypes. </w:t>
      </w:r>
      <w:r w:rsidRPr="00BC70CF">
        <w:rPr>
          <w:rFonts w:ascii="Times New Roman" w:hAnsi="Times New Roman" w:cs="Times New Roman"/>
          <w:sz w:val="24"/>
          <w:szCs w:val="24"/>
          <w:lang w:val="de-DE"/>
        </w:rPr>
        <w:t>Zoolog. Sci. 26, 765–770. https://doi.org/10.2108/zsj.26.765</w:t>
      </w:r>
    </w:p>
    <w:p w14:paraId="33A4DA1B"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Ishiguro, N., Inoshima, Y., Shigehara, N., Ichikawa, H., Kato, M., 2010. </w:t>
      </w:r>
      <w:r w:rsidRPr="00BC70CF">
        <w:rPr>
          <w:rFonts w:ascii="Times New Roman" w:hAnsi="Times New Roman" w:cs="Times New Roman"/>
          <w:sz w:val="24"/>
          <w:szCs w:val="24"/>
        </w:rPr>
        <w:t>Osteological and Genetic Analysis of the Extinct Ezo Wolf (Canis Lupus Hattai) from Hokkaido Island, Japan. Zoolog. Sci. 27, 320–324. https://doi.org/10.2108/zsj.27.320</w:t>
      </w:r>
    </w:p>
    <w:p w14:paraId="565005F7"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Islam, M.Z., Boug, A., As-Shehri, A., Al Jaid, M., 2014. Poisoning of endangered Arabian leopard in Saudi Arabia and its conservation efforts. Cat News 60.</w:t>
      </w:r>
    </w:p>
    <w:p w14:paraId="5701AB7F"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Islam, M.Z., Boug, A., Shehri, A., Silva, L.G. da, 2019. Geographic distribution patterns of melanistic Arabian Wolves, Canis lupus arabs (Pocock), in Saudi Arabia (Mammalia: Carnivora). Zool. Middle East 65, 95–103. https://doi.org/10.1080/09397140.2019.1580931</w:t>
      </w:r>
    </w:p>
    <w:p w14:paraId="761D0E03"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Jamwal, P.S., Takpa, J., Parsons, M.H., 2019. Factors contributing to a striking shift in human–wildlife dynamics in Hemis National Park, India: 22 years of reported snow leopard depredation. Oryx 53, 58–62. https://doi.org/10.1017/S0030605317001892</w:t>
      </w:r>
    </w:p>
    <w:p w14:paraId="53AF71FD"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Janssens, L., Miller, R., Van Dongen, S., 2016. The morphology of the mandibular coronoid process does not indicate that Canis lupus chanco is the progenitor to dogs. Zoomorphology 135, 269–277. https://doi.org/10.1007/s00435-015-0298-z</w:t>
      </w:r>
    </w:p>
    <w:p w14:paraId="0CB4DC24"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Jhala, Y.V., 2003. Status, ecology and conservation of the Indian wolf Canis lupus pallipes Sykes. J Bombay Nat Hist Soc 100.</w:t>
      </w:r>
    </w:p>
    <w:p w14:paraId="116E13C4"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Jhala, Y.V., 1993. Predation on Blackbuck by Wolves in Velavadar National Park, Gujarat, India. Conserv. Biol. 7, 874–881. https://doi.org/10.1046/j.1523-1739.1993.740874.x</w:t>
      </w:r>
    </w:p>
    <w:p w14:paraId="46F91301"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Jhala, Y.V., Giles, R.H., 1991. The Status and Conservation of the Wolf in Gujarat and Rajasthan, India. Conserv. Biol. 5, 476–483. https://doi.org/10.1111/j.1523-1739.1991.tb00354.x</w:t>
      </w:r>
    </w:p>
    <w:p w14:paraId="5C5AEE2B"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Jumabay-Uulu, K., Wegge, P., Mishra, C., Sharma, K., 2014. Large carnivores and low diversity of optimal prey: a comparison of the diets of snow leopards Panthera uncia and wolves Canis lupus in Sarychat-Ertash Reserve in Kyrgyzstan. Oryx 48, 529–535. https://doi.org/10.1017/S0030605313000306</w:t>
      </w:r>
    </w:p>
    <w:p w14:paraId="276FDB89" w14:textId="77777777" w:rsidR="008E6A66" w:rsidRPr="00BC70CF" w:rsidRDefault="008E6A66" w:rsidP="008E6A66">
      <w:pPr>
        <w:pStyle w:val="Bibliography"/>
        <w:rPr>
          <w:rFonts w:ascii="Times New Roman" w:hAnsi="Times New Roman" w:cs="Times New Roman"/>
          <w:sz w:val="24"/>
          <w:szCs w:val="24"/>
          <w:lang w:val="de-DE"/>
        </w:rPr>
      </w:pPr>
      <w:r w:rsidRPr="00BC70CF">
        <w:rPr>
          <w:rFonts w:ascii="Times New Roman" w:hAnsi="Times New Roman" w:cs="Times New Roman"/>
          <w:sz w:val="24"/>
          <w:szCs w:val="24"/>
        </w:rPr>
        <w:t xml:space="preserve">Kabir, M., Hameed, S., Ali, H., Bosso, L., Din, J.U., Bischof, R., Redpath, S., Nawaz, M.A., 2017. Habitat suitability and movement corridors of grey wolf (Canis lupus) in </w:t>
      </w:r>
      <w:r w:rsidRPr="00BC70CF">
        <w:rPr>
          <w:rFonts w:ascii="Times New Roman" w:hAnsi="Times New Roman" w:cs="Times New Roman"/>
          <w:sz w:val="24"/>
          <w:szCs w:val="24"/>
        </w:rPr>
        <w:lastRenderedPageBreak/>
        <w:t xml:space="preserve">Northern Pakistan. </w:t>
      </w:r>
      <w:r w:rsidRPr="00BC70CF">
        <w:rPr>
          <w:rFonts w:ascii="Times New Roman" w:hAnsi="Times New Roman" w:cs="Times New Roman"/>
          <w:sz w:val="24"/>
          <w:szCs w:val="24"/>
          <w:lang w:val="de-DE"/>
        </w:rPr>
        <w:t>PLOS ONE 12, e0187027. https://doi.org/10.1371/journal.pone.0187027</w:t>
      </w:r>
    </w:p>
    <w:p w14:paraId="0945F08A"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Kaczensky, P., Enkhsaikhan, N., Ganbaatar, O., Walzer, C., 2008. </w:t>
      </w:r>
      <w:r w:rsidRPr="00BC70CF">
        <w:rPr>
          <w:rFonts w:ascii="Times New Roman" w:hAnsi="Times New Roman" w:cs="Times New Roman"/>
          <w:sz w:val="24"/>
          <w:szCs w:val="24"/>
        </w:rPr>
        <w:t>The Great Gobi B Strictly Protected Area in Mongolia - refuge or sink for wolves Canis lupus in the Gobi. Wildl. Biol.</w:t>
      </w:r>
    </w:p>
    <w:p w14:paraId="5B298279"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Karimov, K., Kachel, S.M., Hackländer, K., 2018. Responses of snow leopards, wolves and wild ungulates to livestock grazing in the Zorkul Strictly Protected Area, Tajikistan. PLOS ONE 13, e0208329. https://doi.org/10.1371/journal.pone.0208329</w:t>
      </w:r>
    </w:p>
    <w:p w14:paraId="627F3977"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Khosravi, R., Kaboli, M., Imani, J., Nourani, E., 2012. Morphometric variations of the skull in the Gray Wolf (Canis lupus) in Iran. Acta Theriol. (Warsz.) 57, 361–369. https://doi.org/10.1007/s13364-012-0089-6</w:t>
      </w:r>
    </w:p>
    <w:p w14:paraId="45CC7E72"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Khosravi, R., Rezaei, H.R., Kaboli, M., 2013. Detecting Hybridization between Iranian Wild Wolf (Canis Lupus Pallipes) and Free-Ranging Domestic Dog (Canis Familiaris) by Analysis of Microsatellite Markers. Zoolog. Sci. 30, 27–34. https://doi.org/10.2108/zsj.30.27</w:t>
      </w:r>
    </w:p>
    <w:p w14:paraId="511BAAB0"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Koblmüller, 2016. Whole mitochondrial genomes illuminate ancient intercontinental dispersals of grey wolves (Canis lupus). J. Biogeogr.</w:t>
      </w:r>
    </w:p>
    <w:p w14:paraId="2D700286"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Ledoux, L., Boudadi-Maligne, M., 2015. The contribution of geometric morphometric analysis to prehistoric ichnology: the example of large canid tracks and their implication for the debate concerning wolf domestication. J. Archaeol. Sci. 61, 25–35. https://doi.org/10.1016/j.jas.2015.04.020</w:t>
      </w:r>
    </w:p>
    <w:p w14:paraId="3D1D8753"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Leonard, J.A., Vilà, C., Fox-Dobbs, K., Koch, P.L., Wayne, R.K., Van Valkenburgh, B., 2007. Megafaunal Extinctions and the Disappearance of a Specialized Wolf Ecomorph. Curr. Biol. 17, 1146–1150. https://doi.org/10.1016/j.cub.2007.05.072</w:t>
      </w:r>
    </w:p>
    <w:p w14:paraId="30DD6148"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Li, X., Buzzard, P., Chen, Y., Jiang, X., 2013. Patterns of Livestock Predation by Carnivores: Human–Wildlife Conflict in Northwest Yunnan, China. Environ. Manage. 52, 1334–1340. https://doi.org/10.1007/s00267-013-0192-8</w:t>
      </w:r>
    </w:p>
    <w:p w14:paraId="37E9D0BD"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Li, Y., Li, Q., Zhao, X., Xie, Z., Xu, Y., 2011. Complete sequence of the Tibetan Mastiff mitochondrial genome and its phylogenetic relationship with other Canids (Canis, Canidae). animal 5, 18–25. https://doi.org/10.1017/S1751731110001370</w:t>
      </w:r>
    </w:p>
    <w:p w14:paraId="1FF9A460"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Li, Y., Wu, D.-D., Boyko, A.R., Wang, G.-D., Wu, S.-F., Irwin, D.M., Zhang, Y., 2014. </w:t>
      </w:r>
      <w:r w:rsidRPr="00BC70CF">
        <w:rPr>
          <w:rFonts w:ascii="Times New Roman" w:hAnsi="Times New Roman" w:cs="Times New Roman"/>
          <w:sz w:val="24"/>
          <w:szCs w:val="24"/>
        </w:rPr>
        <w:t>Population Variation Revealed High-Altitude Adaptation of Tibetan Mastiffs. Mol. Biol. Evol. 31, 1200–1205. https://doi.org/10.1093/molbev/msu070</w:t>
      </w:r>
    </w:p>
    <w:p w14:paraId="4723B5D1"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Liu, B., Jiang, Z., 2003. Diet composition of wolves Canis lupus in the northeastern Qinghai-Tibet Plateau, China. Acta Theriol. (Warsz.) 48, 255–263.</w:t>
      </w:r>
    </w:p>
    <w:p w14:paraId="4002DC95"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Loog, L., Thalmann, O.L., Sinding, M.S., Schuenemann, V.J., Perri, A., Germonpré, M., Bocherens, H., Kelsey, E.W., Samaniego Castruita, J.A., Velasco, M.S., Lundstrøm, I.K.C., Wales, N., Sonet, G., Frantz, L., Schroeder, H., Budd, J., Jimenez, E., Fedorov, S., Gasprayan, B., Kandel, A.W., Lázničková-Galetová, M., Napierala, H., Uerpmann, H.-P., Nikolskiy, P.A., Pavlova, E.Y., Pitulko, V.V., Herzig, K.-H., Malhi, R.S., Willerslev, E., Hansen, A.J., Dobney, K., Gilbert, M.T.P., Krause, J., Larson, G., Eriksson, A., Manica, A., 2018. Modern wolves trace their origin to a late Pleistocene expansion from Beringia. bioRxiv.</w:t>
      </w:r>
    </w:p>
    <w:p w14:paraId="48D508CF"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Mallon, D.P., 2011. Global hotspots in the Arabian Peninsula. Zool. Middle East 54, 13–20. https://doi.org/10.1080/09397140.2011.10648896</w:t>
      </w:r>
    </w:p>
    <w:p w14:paraId="2FBFCE62"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Matsumura, S., Inoshima, Y., Ishiguro, N., 2014. </w:t>
      </w:r>
      <w:r w:rsidRPr="00BC70CF">
        <w:rPr>
          <w:rFonts w:ascii="Times New Roman" w:hAnsi="Times New Roman" w:cs="Times New Roman"/>
          <w:sz w:val="24"/>
          <w:szCs w:val="24"/>
        </w:rPr>
        <w:t>Reconstructing the colonization history of lost wolf lineages by the analysis of the mitochondrial genome. Mol. Phylogenet. Evol. 80, 105–112.</w:t>
      </w:r>
    </w:p>
    <w:p w14:paraId="6C5D4FA1" w14:textId="77777777" w:rsidR="008E6A66" w:rsidRPr="00BC70CF" w:rsidRDefault="008E6A66" w:rsidP="008E6A66">
      <w:pPr>
        <w:pStyle w:val="Bibliography"/>
        <w:rPr>
          <w:rFonts w:ascii="Times New Roman" w:hAnsi="Times New Roman" w:cs="Times New Roman"/>
          <w:sz w:val="24"/>
          <w:szCs w:val="24"/>
          <w:lang w:val="de-DE"/>
        </w:rPr>
      </w:pPr>
      <w:r w:rsidRPr="00BC70CF">
        <w:rPr>
          <w:rFonts w:ascii="Times New Roman" w:hAnsi="Times New Roman" w:cs="Times New Roman"/>
          <w:sz w:val="24"/>
          <w:szCs w:val="24"/>
        </w:rPr>
        <w:t xml:space="preserve">McCarthy, J.L., McCarthy, K.P., Fuller, T.K., McCarthy, T.M., 2010. Assessing Variation in Wildlife Biodiversity in the Tien Shan Mountains of Kyrgyzstan Using Ancillary </w:t>
      </w:r>
      <w:r w:rsidRPr="00BC70CF">
        <w:rPr>
          <w:rFonts w:ascii="Times New Roman" w:hAnsi="Times New Roman" w:cs="Times New Roman"/>
          <w:sz w:val="24"/>
          <w:szCs w:val="24"/>
        </w:rPr>
        <w:lastRenderedPageBreak/>
        <w:t xml:space="preserve">Camera-trap Photos. </w:t>
      </w:r>
      <w:r w:rsidRPr="00BC70CF">
        <w:rPr>
          <w:rFonts w:ascii="Times New Roman" w:hAnsi="Times New Roman" w:cs="Times New Roman"/>
          <w:sz w:val="24"/>
          <w:szCs w:val="24"/>
          <w:lang w:val="de-DE"/>
        </w:rPr>
        <w:t>Mt. Res. Dev. 30, 295–301. https://doi.org/10.1659/MRD-JOURNAL-D-09-00080.1</w:t>
      </w:r>
    </w:p>
    <w:p w14:paraId="52C4BF02"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Meng, C., Zhang, H., Meng, Q., 2009. </w:t>
      </w:r>
      <w:r w:rsidRPr="00BC70CF">
        <w:rPr>
          <w:rFonts w:ascii="Times New Roman" w:hAnsi="Times New Roman" w:cs="Times New Roman"/>
          <w:sz w:val="24"/>
          <w:szCs w:val="24"/>
        </w:rPr>
        <w:t>Mitochondrial genome of the Tibetan wolf. Mitochondrial DNA 20, 61–63. https://doi.org/10.1080/19401730902852968</w:t>
      </w:r>
    </w:p>
    <w:p w14:paraId="60E0A2BD"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Mishra, C., 1997. Livestock depredation by large carnivores in the Indian trans-Himalaya: conflict perceptions and conservation prospects. Environ. Conserv. 38, 338–343.</w:t>
      </w:r>
    </w:p>
    <w:p w14:paraId="24D025E5"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Mukherjee, S., CN, A., Home, C., Ramakrishnan, U., 2010. An evaluation of the PCR-RFLP technique to aid molecular-based monitoring of felids and canids in India. BMC Res. Notes 3, 159. https://doi.org/10.1186/1756-0500-3-159</w:t>
      </w:r>
    </w:p>
    <w:p w14:paraId="604A97FC"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Pang, J.-F., Kluetsch, C., Zou, X.-J., Zhang, A., Luo, L.-Y., Angleby, H., Ardalan, A., Ekström, C., Sköllermo, A., Lundeberg, J., Matsumura, S., Leitner, T., Zhang, Y.-P., Savolainen, P., 2009. mtDNA Data Indicate a Single Origin for Dogs South of Yangtze River, Less Than 16,300 Years Ago, from Numerous Wolves. Mol. Biol. Evol. 26, 2849–2864. https://doi.org/10.1093/molbev/msp195</w:t>
      </w:r>
    </w:p>
    <w:p w14:paraId="28B57790"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Pilot, M., Branicki, W., Jędrzejewski, W., Goszczyński, J., Jędrzejewska, B., Dykyy, I., Shkvyrya, M., Tsingarska, E., 2010. Phylogeographic history of grey wolves in Europe. BMC Evol. Biol. 10, 104. https://doi.org/10.1186/1471-2148-10-104</w:t>
      </w:r>
    </w:p>
    <w:p w14:paraId="54B8A10F"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Pilot, M., Dąbrowski, M.J., Hayrapetyan, V., Yavruyan, E.G., Kopaliani, N., Tsingarska, E., Bujalska, B., Kamiński, S., Bogdanowicz, W., 2014. Genetic Variability of the Grey Wolf Canis lupus in the Caucasus in Comparison with Europe and the Middle East: Distinct or Intermediary Population? PLOS ONE 9, e93828. https://doi.org/10.1371/journal.pone.0093828</w:t>
      </w:r>
    </w:p>
    <w:p w14:paraId="4A079CCF"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aad, M., Anwar, M., Waseem, M., Salim, M., Ali, Z., 2015. Distribution range and population status of Indian grey wolf (Canis Lupus Pallipes) and Asiatic jackal (Canis Aureus) in Lehri Nature Park, District Jhelum, Pakistan. Pakistan. J Anim Plant Sci 25, 433–440.</w:t>
      </w:r>
    </w:p>
    <w:p w14:paraId="21177B4E"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habbir, S., Anwar, M., Hussain, I., Nawaz, M.A., 2013. FOOD HABITS AND DIET OVERLAP OF TWO SYMPATRIC CARNIVORE SPECIES IN CHITRAL, PAKISTAN. J Anim Plant Sci 7.</w:t>
      </w:r>
    </w:p>
    <w:p w14:paraId="1CE22B77"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hankar, A., Salaria, N., Balaji, K., Shameer, T.T., 2019. Indian Grey Wolf: first photographic record of Canis lupus pallipes from Papikonda National Park in northern Eastern Ghats, India. ZOOS PRINT 34, 22–26.</w:t>
      </w:r>
    </w:p>
    <w:p w14:paraId="2BAA3CB0"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harma, D., 2009. Haematological and biochemical values of Tibetan wolf (Canis lupus chanco). Intas Polivet 10, 122–124.</w:t>
      </w:r>
    </w:p>
    <w:p w14:paraId="3CE6F837"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harma, D.K., Maldonado, J.E., Jhala, Y.V., Fleischer, R.C., 2004. Ancient wolf lineages in India. Proc. R. Soc. Lond. B Biol. Sci. 271, S1–S4.</w:t>
      </w:r>
    </w:p>
    <w:p w14:paraId="03CD2C60"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harma, L.K., Mukherjee, T., Saren, P.C., Chandra, K., 2019. Identifying suitable habitat and corridors for Indian Grey Wolf (Canis lupus pallipes) in Chotta Nagpur Plateau and Lower Gangetic Planes: A species with differential management needs. PLOS ONE 14, e0215019. https://doi.org/10.1371/journal.pone.0215019</w:t>
      </w:r>
    </w:p>
    <w:p w14:paraId="712C22E8" w14:textId="77777777" w:rsidR="008E6A66" w:rsidRPr="00BC70CF" w:rsidRDefault="008E6A66" w:rsidP="008E6A66">
      <w:pPr>
        <w:pStyle w:val="Bibliography"/>
        <w:rPr>
          <w:rFonts w:ascii="Times New Roman" w:hAnsi="Times New Roman" w:cs="Times New Roman"/>
          <w:sz w:val="24"/>
          <w:szCs w:val="24"/>
          <w:lang w:val="de-DE"/>
        </w:rPr>
      </w:pPr>
      <w:r w:rsidRPr="00BC70CF">
        <w:rPr>
          <w:rFonts w:ascii="Times New Roman" w:hAnsi="Times New Roman" w:cs="Times New Roman"/>
          <w:sz w:val="24"/>
          <w:szCs w:val="24"/>
        </w:rPr>
        <w:t xml:space="preserve">Shrotryia, S., Lyngdoh, S., Habib, B., 2012. Wolves in Trans-Himalayas: 165 years of taxonomic confusion. </w:t>
      </w:r>
      <w:r w:rsidRPr="00BC70CF">
        <w:rPr>
          <w:rFonts w:ascii="Times New Roman" w:hAnsi="Times New Roman" w:cs="Times New Roman"/>
          <w:sz w:val="24"/>
          <w:szCs w:val="24"/>
          <w:lang w:val="de-DE"/>
        </w:rPr>
        <w:t>Curr. Sci. 103, 885.</w:t>
      </w:r>
    </w:p>
    <w:p w14:paraId="45441BC9"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Sillero-Zubiri, C., Hoffmann, M., Macdonald, D.W., 2004. </w:t>
      </w:r>
      <w:r w:rsidRPr="00BC70CF">
        <w:rPr>
          <w:rFonts w:ascii="Times New Roman" w:hAnsi="Times New Roman" w:cs="Times New Roman"/>
          <w:sz w:val="24"/>
          <w:szCs w:val="24"/>
        </w:rPr>
        <w:t>Canids: Foxes, Wolves, Jackals and Dogs. Status Survey and Conservation Action Plan. IUCN/SSC Canid Specialist Group, Gland, Switzerland and Cambridge.</w:t>
      </w:r>
    </w:p>
    <w:p w14:paraId="60EAD173"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Singh, M., Kumara, H.N., 2006. </w:t>
      </w:r>
      <w:r w:rsidRPr="00BC70CF">
        <w:rPr>
          <w:rFonts w:ascii="Times New Roman" w:hAnsi="Times New Roman" w:cs="Times New Roman"/>
          <w:sz w:val="24"/>
          <w:szCs w:val="24"/>
        </w:rPr>
        <w:t>Distribution, status and conservation of Indian gray wolf (Canis lupus pallipes) in Karnataka, India. J. Zool. 270, 164–169. https://doi.org/10.1111/j.1469-7998.2006.00103.x</w:t>
      </w:r>
    </w:p>
    <w:p w14:paraId="2B72040B"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 xml:space="preserve">Sotnikova, M., Rook, L., 2010. Dispersal of the Canini (Mammalia, Canidae: Caninae) across Eurasia during the Late Miocene to Early Pleistocene. Quat. Int., Quaternary Changes </w:t>
      </w:r>
      <w:r w:rsidRPr="00BC70CF">
        <w:rPr>
          <w:rFonts w:ascii="Times New Roman" w:hAnsi="Times New Roman" w:cs="Times New Roman"/>
          <w:sz w:val="24"/>
          <w:szCs w:val="24"/>
        </w:rPr>
        <w:lastRenderedPageBreak/>
        <w:t>of Mammalian Communities Across and Between Continents 212, 86–97. https://doi.org/10.1016/j.quaint.2009.06.008</w:t>
      </w:r>
    </w:p>
    <w:p w14:paraId="5011D69D"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quires, V.R., Safarov, N., 2013. Squires, V. R., &amp; Safarov, N. (2013). High-altitude ecosystems and Biodiversity of Tajikistan: Conservation and Management. High-Alt. Rangel. Their Interfaces Hindu Kush Himalayas 78.</w:t>
      </w:r>
    </w:p>
    <w:p w14:paraId="57631CDA"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rinivas, Y., Jhala, Y.V., 2021. Morphometric variation in wolves and golden jackal in India (Mammalia, Carnivora). Biodivers. Data J. 9.</w:t>
      </w:r>
    </w:p>
    <w:p w14:paraId="1056AC8B"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rivastav, A., Nigam, P., 2009. National Pedigree Book of Tibetan Wolf (Canis lupus chanco). Wildlife Institute of India, Dehadrun and Central Zoo Authority, New Delhi.</w:t>
      </w:r>
    </w:p>
    <w:p w14:paraId="6825FFB3"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ubba, S., 2012. Assessing the genetic status, distribution, prey selection and conservation issues of Himalayan wolf (Canis himalayensis) in Trans-Himalayan Dolpa, Nepal.</w:t>
      </w:r>
    </w:p>
    <w:p w14:paraId="14CF6081"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ubba, S.A., Shresta, A.K., Thapa, K., Malla, S., Thapa, G.J., Shrestha, S., Shrestha, S., Subedi, N., Bhattarai, G.P., Ottvall, R., 2016. Distribution of grey wolves Canis lupus lupus in the Nepalese Himalaya: implications for conservation management. Oryx 1–4.</w:t>
      </w:r>
    </w:p>
    <w:p w14:paraId="72B5EC9B"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Suryawanshi, K.R., Bhatnagar, Y.V., Redpath, S., Mishra, C., 2014. People, predators and perceptions: patterns of livestock depredation by snow leopards and wolves. J. Appl. Ecol. 550–560. https://doi.org/10.1111/1365-2664.12061@10.1111/(ISSN)1365-2664.PRIZE2013</w:t>
      </w:r>
    </w:p>
    <w:p w14:paraId="4842FBE8"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Tourani, M., Moqanaki, E.M., Boitani, L., Ciucci, P., 2014. Anthropogenic effects on the feeding habits of wolves in an altered arid landscape of central Iran. Mammalia 78, 117–121. https://doi.org/10.1515/mammalia-2012-0119</w:t>
      </w:r>
    </w:p>
    <w:p w14:paraId="4CC6C806"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Trepet, S.A., Eskina, T.G., 2018. The Ratio of Ungulates to Wolves in the Caucasian Nature Reserve. Biol. Bull. 45, 913–920. https://doi.org/10.1134/S1062359018080162</w:t>
      </w:r>
    </w:p>
    <w:p w14:paraId="00F478BB"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Tsuda, K., Kikkawa, Y., Yonekawa, H., Tanabe, Y., 1997. Extensive interbreeding occurred among multiple matriarchal ancestors during the domestication of dogs: Evidence from inter- and intraspecies polymorphisms in the D-loop region of mitochondrial DNA between dogs and wolves. Genes Genet. Syst. 72, 229–238. https://doi.org/10.1266/ggs.72.229</w:t>
      </w:r>
    </w:p>
    <w:p w14:paraId="3DC85CA6"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UNEP-WCMC., 2012. Fauna: new species and other taxonomic changes relating to species listed in the EC wildlife trade regulations.</w:t>
      </w:r>
    </w:p>
    <w:p w14:paraId="4A97276B"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Vilà, C., Amorim, I.R., Leonard, J.A., Posada, D., Castroviejo, J., Petrucci-Fonseca, F., Crandall, K.A., Ellegren, H., Wayne, R.K., 1999. Mitochondrial DNA phylogeography and population history of the grey wolf Canis lupus. Mol. Ecol. 8, 2089–2103.</w:t>
      </w:r>
    </w:p>
    <w:p w14:paraId="23D01461" w14:textId="77777777" w:rsidR="008E6A66" w:rsidRPr="00BC70CF" w:rsidRDefault="008E6A66" w:rsidP="008E6A66">
      <w:pPr>
        <w:pStyle w:val="Bibliography"/>
        <w:rPr>
          <w:rFonts w:ascii="Times New Roman" w:hAnsi="Times New Roman" w:cs="Times New Roman"/>
          <w:sz w:val="24"/>
          <w:szCs w:val="24"/>
          <w:lang w:val="de-DE"/>
        </w:rPr>
      </w:pPr>
      <w:r w:rsidRPr="00BC70CF">
        <w:rPr>
          <w:rFonts w:ascii="Times New Roman" w:hAnsi="Times New Roman" w:cs="Times New Roman"/>
          <w:sz w:val="24"/>
          <w:szCs w:val="24"/>
        </w:rPr>
        <w:t xml:space="preserve">vonHoldt, B., Fan, Z., Vecchyo, D.O.-D., Wayne, R.K., 2017. EPAS1 variants in high altitude Tibetan wolves were selectively introgressed into highland dogs. </w:t>
      </w:r>
      <w:r w:rsidRPr="00BC70CF">
        <w:rPr>
          <w:rFonts w:ascii="Times New Roman" w:hAnsi="Times New Roman" w:cs="Times New Roman"/>
          <w:sz w:val="24"/>
          <w:szCs w:val="24"/>
          <w:lang w:val="de-DE"/>
        </w:rPr>
        <w:t>PeerJ 5, e3522. https://doi.org/10.7717/peerj.3522</w:t>
      </w:r>
    </w:p>
    <w:p w14:paraId="00AAA549"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Wang, G.-D., Zhang, M., Wang, X., Yang, M.A., Cao, P., Liu, F., Lu, H., Feng, X., Skoglund, P., Wang, L., Fu, Q., Zhang, Y.-P., 2019. </w:t>
      </w:r>
      <w:r w:rsidRPr="00BC70CF">
        <w:rPr>
          <w:rFonts w:ascii="Times New Roman" w:hAnsi="Times New Roman" w:cs="Times New Roman"/>
          <w:sz w:val="24"/>
          <w:szCs w:val="24"/>
        </w:rPr>
        <w:t>Genomic approaches reveal an endemic sub-population of gray wolves in Southern China. bioRxiv 512921. https://doi.org/10.1101/512921</w:t>
      </w:r>
    </w:p>
    <w:p w14:paraId="2D937F0B" w14:textId="77777777" w:rsidR="008E6A66" w:rsidRPr="00BC70CF" w:rsidRDefault="008E6A66" w:rsidP="008E6A66">
      <w:pPr>
        <w:pStyle w:val="Bibliography"/>
        <w:rPr>
          <w:rFonts w:ascii="Times New Roman" w:hAnsi="Times New Roman" w:cs="Times New Roman"/>
          <w:sz w:val="24"/>
          <w:szCs w:val="24"/>
          <w:lang w:val="de-DE"/>
        </w:rPr>
      </w:pPr>
      <w:r w:rsidRPr="00BC70CF">
        <w:rPr>
          <w:rFonts w:ascii="Times New Roman" w:hAnsi="Times New Roman" w:cs="Times New Roman"/>
          <w:sz w:val="24"/>
          <w:szCs w:val="24"/>
          <w:lang w:val="de-DE"/>
        </w:rPr>
        <w:t xml:space="preserve">Wang, L., Ma, Y.-P., Zhou, Q.-J., Zhang, Y.-P., Savolainen, P., Wang, G.-D., 2016. </w:t>
      </w:r>
      <w:r w:rsidRPr="00BC70CF">
        <w:rPr>
          <w:rFonts w:ascii="Times New Roman" w:hAnsi="Times New Roman" w:cs="Times New Roman"/>
          <w:sz w:val="24"/>
          <w:szCs w:val="24"/>
        </w:rPr>
        <w:t xml:space="preserve">The geographical distribution of grey wolves (Canis lupus) in China: a systematic review. </w:t>
      </w:r>
      <w:r w:rsidRPr="00BC70CF">
        <w:rPr>
          <w:rFonts w:ascii="Times New Roman" w:hAnsi="Times New Roman" w:cs="Times New Roman"/>
          <w:sz w:val="24"/>
          <w:szCs w:val="24"/>
          <w:lang w:val="de-DE"/>
        </w:rPr>
        <w:t>Zool. Res. 37, 315–326. https://doi.org/10.13918/j.issn.2095-8137.2016.6.315</w:t>
      </w:r>
    </w:p>
    <w:p w14:paraId="0E7D9235"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Wang, M.-S., Wang, S., Li, Y., Jhala, Y., Thakur, M., Otecko, N., Si, J.-F., Chen, H.-M., Shapiro, B., Nielsen, R., Zhang, Y.-P., Wu, D.-D., 2020. </w:t>
      </w:r>
      <w:r w:rsidRPr="00BC70CF">
        <w:rPr>
          <w:rFonts w:ascii="Times New Roman" w:hAnsi="Times New Roman" w:cs="Times New Roman"/>
          <w:sz w:val="24"/>
          <w:szCs w:val="24"/>
        </w:rPr>
        <w:t>Ancient Hybridization with Unknown Population Facilitated High Altitude Adaptation of Canids. Cell Press Sneak Peak.</w:t>
      </w:r>
    </w:p>
    <w:p w14:paraId="025EA5A1"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lastRenderedPageBreak/>
        <w:t>Werhahn, G., Liu, Y., Yao, M., Cheng, C., Lu, Z., Atzeni, L., Deng, Z., Kun, S., Shao, X., Lu, Q., Joshi, J., Man Sherchan, A., Kumari Chaudhary, H., Kusi, N., Weckworth, B., Kachel, S., Rosen, T., Kubanychbekov, Z., Karimov, K., Kaden, J., Ghazali, M., Macdonald, D.W., Sillero-Zubiri, C., Senn, H., 2020. Himalayan wolf distribution and admixture based on multiple genetic markers. J. Biogeogr. 47, 1272–1285.</w:t>
      </w:r>
    </w:p>
    <w:p w14:paraId="0404CD53" w14:textId="77777777" w:rsidR="008E6A66" w:rsidRPr="00BC70CF" w:rsidRDefault="008E6A66" w:rsidP="008E6A66">
      <w:pPr>
        <w:pStyle w:val="Bibliography"/>
        <w:rPr>
          <w:rFonts w:ascii="Times New Roman" w:hAnsi="Times New Roman" w:cs="Times New Roman"/>
          <w:sz w:val="24"/>
          <w:szCs w:val="24"/>
          <w:lang w:val="de-DE"/>
        </w:rPr>
      </w:pPr>
      <w:r w:rsidRPr="00BC70CF">
        <w:rPr>
          <w:rFonts w:ascii="Times New Roman" w:hAnsi="Times New Roman" w:cs="Times New Roman"/>
          <w:sz w:val="24"/>
          <w:szCs w:val="24"/>
        </w:rPr>
        <w:t xml:space="preserve">Werhahn, G., Senn, H., Ghazali, M., Karmacharya, D., Sherchan, A.M., Joshi, J., Kusi, N., López-Bao, J.V., Rosen, T., Kachel, S., Sillero-Zubiri, C., Macdonald, D.W., 2018. The unique genetic adaptation of the Himalayan wolf to high-altitudes and consequences for conservation. </w:t>
      </w:r>
      <w:r w:rsidRPr="00BC70CF">
        <w:rPr>
          <w:rFonts w:ascii="Times New Roman" w:hAnsi="Times New Roman" w:cs="Times New Roman"/>
          <w:sz w:val="24"/>
          <w:szCs w:val="24"/>
          <w:lang w:val="de-DE"/>
        </w:rPr>
        <w:t>Glob. Ecol. Conserv. 16, e00455. https://doi.org/10.1016/j.gecco.2018.e00455</w:t>
      </w:r>
    </w:p>
    <w:p w14:paraId="47458AFC"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Werhahn, G., Senn, H., Kaden, J., Joshi, J., Bhattarai, S., Kusi, N., Sillero-Zubiri, Macdonald, D.W., 2017. </w:t>
      </w:r>
      <w:r w:rsidRPr="00BC70CF">
        <w:rPr>
          <w:rFonts w:ascii="Times New Roman" w:hAnsi="Times New Roman" w:cs="Times New Roman"/>
          <w:sz w:val="24"/>
          <w:szCs w:val="24"/>
        </w:rPr>
        <w:t>Phylogenetic evidence for the ancient Himalayan wolf: Towards a clarification of its taxonomic status based on genetic sampling from western Nepal. R. Soc. Open Sci., Royal Society Open Science 4.</w:t>
      </w:r>
    </w:p>
    <w:p w14:paraId="51F1C39C"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Wronski, T., Macasero, W., 2008. Evidence for the persistence of Arabian Wolf (Canis lupus pallipes) in the Ibex Reserve, Saudi Arabia and its preferred prey species. Zool. Middle East 45, 11–18. https://doi.org/10.1080/09397140.2008.10638301</w:t>
      </w:r>
    </w:p>
    <w:p w14:paraId="42EA175B"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Zhang, H., Chen, L., 2010. Phylogenetic analysis of 16S rRNA gene sequences reveals distal gut bacterial diversity in wild wolves (Canis lupus). Mol. Biol. Rep. 37, 4013–4022. https://doi.org/10.1007/s11033-010-0060-z</w:t>
      </w:r>
    </w:p>
    <w:p w14:paraId="298ED62D"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rPr>
        <w:t>Zhang, H., Zhang, J., Zhao, C., Chen, L., Sha, W., Liu, G., 2013. Complete mitochondrial genome of Canis lupus campestris. Mitochondrial DNA 26, 255–256. https://doi.org/10.3109/19401736.2013.823186</w:t>
      </w:r>
    </w:p>
    <w:p w14:paraId="67BB4733" w14:textId="77777777" w:rsidR="008E6A66" w:rsidRPr="00BC70CF" w:rsidRDefault="008E6A66" w:rsidP="008E6A66">
      <w:pPr>
        <w:pStyle w:val="Bibliography"/>
        <w:rPr>
          <w:rFonts w:ascii="Times New Roman" w:hAnsi="Times New Roman" w:cs="Times New Roman"/>
          <w:sz w:val="24"/>
          <w:szCs w:val="24"/>
          <w:lang w:val="de-DE"/>
        </w:rPr>
      </w:pPr>
      <w:r w:rsidRPr="00BC70CF">
        <w:rPr>
          <w:rFonts w:ascii="Times New Roman" w:hAnsi="Times New Roman" w:cs="Times New Roman"/>
          <w:sz w:val="24"/>
          <w:szCs w:val="24"/>
        </w:rPr>
        <w:t xml:space="preserve">Zhang, W., Fan, Z., Han, E., Hou, R., Zhang, L., Galaverni, M., Huang, J., Liu, H., Silva, P., Li, P., Pollinger, J.P., Du, L., Zhang, X., Yue, B., Wayne, R.K., Zhang, Z., 2014. Hypoxia Adaptations in the Grey Wolf (Canis lupus chanco) from Qinghai-Tibet Plateau. </w:t>
      </w:r>
      <w:r w:rsidRPr="00BC70CF">
        <w:rPr>
          <w:rFonts w:ascii="Times New Roman" w:hAnsi="Times New Roman" w:cs="Times New Roman"/>
          <w:sz w:val="24"/>
          <w:szCs w:val="24"/>
          <w:lang w:val="de-DE"/>
        </w:rPr>
        <w:t>PLOS Genet. 10, e1004466. https://doi.org/10.1371/journal.pgen.1004466</w:t>
      </w:r>
    </w:p>
    <w:p w14:paraId="16A75AFA" w14:textId="77777777" w:rsidR="008E6A66" w:rsidRPr="00BC70CF" w:rsidRDefault="008E6A66" w:rsidP="008E6A66">
      <w:pPr>
        <w:pStyle w:val="Bibliography"/>
        <w:rPr>
          <w:rFonts w:ascii="Times New Roman" w:hAnsi="Times New Roman" w:cs="Times New Roman"/>
          <w:sz w:val="24"/>
          <w:szCs w:val="24"/>
        </w:rPr>
      </w:pPr>
      <w:r w:rsidRPr="00BC70CF">
        <w:rPr>
          <w:rFonts w:ascii="Times New Roman" w:hAnsi="Times New Roman" w:cs="Times New Roman"/>
          <w:sz w:val="24"/>
          <w:szCs w:val="24"/>
          <w:lang w:val="de-DE"/>
        </w:rPr>
        <w:t xml:space="preserve">Zhao, C., Zhang, H., Zhang, J., Chen, L., Sha, W., Yang, X., Liu, G., 2013. </w:t>
      </w:r>
      <w:r w:rsidRPr="00BC70CF">
        <w:rPr>
          <w:rFonts w:ascii="Times New Roman" w:hAnsi="Times New Roman" w:cs="Times New Roman"/>
          <w:sz w:val="24"/>
          <w:szCs w:val="24"/>
        </w:rPr>
        <w:t>The complete mitochondrial genome sequence of the Tibetan wolf (Canis lupus laniger): Mitochondrial DNA 27.</w:t>
      </w:r>
    </w:p>
    <w:p w14:paraId="7F7EC5B8" w14:textId="6E1CC1FB" w:rsidR="004F5A4A" w:rsidRPr="00BC70CF" w:rsidRDefault="00A272B4" w:rsidP="00A272B4">
      <w:pPr>
        <w:rPr>
          <w:rFonts w:ascii="Times New Roman" w:hAnsi="Times New Roman" w:cs="Times New Roman"/>
          <w:sz w:val="24"/>
          <w:szCs w:val="24"/>
        </w:rPr>
      </w:pPr>
      <w:r w:rsidRPr="00BC70CF">
        <w:rPr>
          <w:rFonts w:ascii="Times New Roman" w:hAnsi="Times New Roman" w:cs="Times New Roman"/>
          <w:sz w:val="24"/>
          <w:szCs w:val="24"/>
        </w:rPr>
        <w:fldChar w:fldCharType="end"/>
      </w:r>
    </w:p>
    <w:sectPr w:rsidR="004F5A4A" w:rsidRPr="00BC70CF" w:rsidSect="004F5A4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A2FD6" w14:textId="77777777" w:rsidR="00DD193B" w:rsidRDefault="00DD193B" w:rsidP="00DD193B">
      <w:pPr>
        <w:spacing w:after="0" w:line="240" w:lineRule="auto"/>
      </w:pPr>
      <w:r>
        <w:separator/>
      </w:r>
    </w:p>
  </w:endnote>
  <w:endnote w:type="continuationSeparator" w:id="0">
    <w:p w14:paraId="72443E80" w14:textId="77777777" w:rsidR="00DD193B" w:rsidRDefault="00DD193B" w:rsidP="00DD19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DBC70" w14:textId="77777777" w:rsidR="00DD193B" w:rsidRDefault="00DD19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4407133"/>
      <w:docPartObj>
        <w:docPartGallery w:val="Page Numbers (Bottom of Page)"/>
        <w:docPartUnique/>
      </w:docPartObj>
    </w:sdtPr>
    <w:sdtEndPr>
      <w:rPr>
        <w:noProof/>
      </w:rPr>
    </w:sdtEndPr>
    <w:sdtContent>
      <w:p w14:paraId="2C0A0CB3" w14:textId="4AF98B32" w:rsidR="00DD193B" w:rsidRDefault="00DD1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D1FAF4" w14:textId="77777777" w:rsidR="00DD193B" w:rsidRDefault="00DD19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79A5F" w14:textId="77777777" w:rsidR="00DD193B" w:rsidRDefault="00DD1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FA18F" w14:textId="77777777" w:rsidR="00DD193B" w:rsidRDefault="00DD193B" w:rsidP="00DD193B">
      <w:pPr>
        <w:spacing w:after="0" w:line="240" w:lineRule="auto"/>
      </w:pPr>
      <w:r>
        <w:separator/>
      </w:r>
    </w:p>
  </w:footnote>
  <w:footnote w:type="continuationSeparator" w:id="0">
    <w:p w14:paraId="14E3574A" w14:textId="77777777" w:rsidR="00DD193B" w:rsidRDefault="00DD193B" w:rsidP="00DD19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962DF" w14:textId="77777777" w:rsidR="00DD193B" w:rsidRDefault="00DD19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87BE7" w14:textId="77777777" w:rsidR="00DD193B" w:rsidRDefault="00DD19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D2867" w14:textId="77777777" w:rsidR="00DD193B" w:rsidRDefault="00DD193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67C4"/>
    <w:rsid w:val="000118C1"/>
    <w:rsid w:val="00035315"/>
    <w:rsid w:val="00040BC8"/>
    <w:rsid w:val="00051560"/>
    <w:rsid w:val="00056F6C"/>
    <w:rsid w:val="000604F6"/>
    <w:rsid w:val="00066447"/>
    <w:rsid w:val="0008008E"/>
    <w:rsid w:val="00094E9C"/>
    <w:rsid w:val="000A0096"/>
    <w:rsid w:val="0012031E"/>
    <w:rsid w:val="001302E2"/>
    <w:rsid w:val="00163749"/>
    <w:rsid w:val="001C62D1"/>
    <w:rsid w:val="001E10F0"/>
    <w:rsid w:val="001E344B"/>
    <w:rsid w:val="001F0263"/>
    <w:rsid w:val="001F2786"/>
    <w:rsid w:val="002360D4"/>
    <w:rsid w:val="0027096A"/>
    <w:rsid w:val="002B1818"/>
    <w:rsid w:val="002C2875"/>
    <w:rsid w:val="00316D03"/>
    <w:rsid w:val="00340CDF"/>
    <w:rsid w:val="003B1186"/>
    <w:rsid w:val="003B41E7"/>
    <w:rsid w:val="003B5DB4"/>
    <w:rsid w:val="003C2B89"/>
    <w:rsid w:val="00403E09"/>
    <w:rsid w:val="00411A7A"/>
    <w:rsid w:val="00453B0B"/>
    <w:rsid w:val="00457F2F"/>
    <w:rsid w:val="00461671"/>
    <w:rsid w:val="004E15F8"/>
    <w:rsid w:val="004F5A4A"/>
    <w:rsid w:val="00516CEE"/>
    <w:rsid w:val="005451BE"/>
    <w:rsid w:val="00555D98"/>
    <w:rsid w:val="005B2534"/>
    <w:rsid w:val="005D0714"/>
    <w:rsid w:val="005F21DC"/>
    <w:rsid w:val="00611D39"/>
    <w:rsid w:val="0061291E"/>
    <w:rsid w:val="00693AB5"/>
    <w:rsid w:val="006963AF"/>
    <w:rsid w:val="006A76DB"/>
    <w:rsid w:val="006F1686"/>
    <w:rsid w:val="006F479E"/>
    <w:rsid w:val="006F7BCD"/>
    <w:rsid w:val="007630E3"/>
    <w:rsid w:val="0077378F"/>
    <w:rsid w:val="007A45FD"/>
    <w:rsid w:val="007B2375"/>
    <w:rsid w:val="007B5E23"/>
    <w:rsid w:val="007E7FB2"/>
    <w:rsid w:val="00810ADD"/>
    <w:rsid w:val="0083038F"/>
    <w:rsid w:val="008304D9"/>
    <w:rsid w:val="00835C50"/>
    <w:rsid w:val="008D4CB4"/>
    <w:rsid w:val="008E4542"/>
    <w:rsid w:val="008E6A66"/>
    <w:rsid w:val="008F2A75"/>
    <w:rsid w:val="00945669"/>
    <w:rsid w:val="00952CD5"/>
    <w:rsid w:val="009640B4"/>
    <w:rsid w:val="00972DB8"/>
    <w:rsid w:val="00974CA7"/>
    <w:rsid w:val="00980C69"/>
    <w:rsid w:val="00985ACF"/>
    <w:rsid w:val="00991CBC"/>
    <w:rsid w:val="009A47BE"/>
    <w:rsid w:val="009E0FFB"/>
    <w:rsid w:val="009E6370"/>
    <w:rsid w:val="00A0257A"/>
    <w:rsid w:val="00A272B4"/>
    <w:rsid w:val="00A45133"/>
    <w:rsid w:val="00A767C4"/>
    <w:rsid w:val="00A870EF"/>
    <w:rsid w:val="00AA47D6"/>
    <w:rsid w:val="00B030B3"/>
    <w:rsid w:val="00BB486A"/>
    <w:rsid w:val="00BC1CB5"/>
    <w:rsid w:val="00BC70CF"/>
    <w:rsid w:val="00C143A3"/>
    <w:rsid w:val="00C622E2"/>
    <w:rsid w:val="00C660DE"/>
    <w:rsid w:val="00C7089E"/>
    <w:rsid w:val="00D03F13"/>
    <w:rsid w:val="00D32D58"/>
    <w:rsid w:val="00D51BBD"/>
    <w:rsid w:val="00DA2D2D"/>
    <w:rsid w:val="00DA5830"/>
    <w:rsid w:val="00DD193B"/>
    <w:rsid w:val="00DE301E"/>
    <w:rsid w:val="00E37FAD"/>
    <w:rsid w:val="00E562FD"/>
    <w:rsid w:val="00E56DC4"/>
    <w:rsid w:val="00E631BD"/>
    <w:rsid w:val="00EE05DD"/>
    <w:rsid w:val="00EF4D78"/>
    <w:rsid w:val="00F37003"/>
    <w:rsid w:val="00F71C8F"/>
    <w:rsid w:val="00F931D7"/>
    <w:rsid w:val="00FA176D"/>
    <w:rsid w:val="00FC340C"/>
    <w:rsid w:val="00FF7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09FFA"/>
  <w15:chartTrackingRefBased/>
  <w15:docId w15:val="{37832EED-70B5-4E9F-A4BC-73D062A59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67C4"/>
    <w:rPr>
      <w:color w:val="0000FF"/>
      <w:u w:val="single"/>
    </w:rPr>
  </w:style>
  <w:style w:type="paragraph" w:styleId="BalloonText">
    <w:name w:val="Balloon Text"/>
    <w:basedOn w:val="Normal"/>
    <w:link w:val="BalloonTextChar"/>
    <w:uiPriority w:val="99"/>
    <w:semiHidden/>
    <w:unhideWhenUsed/>
    <w:rsid w:val="00985A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5ACF"/>
    <w:rPr>
      <w:rFonts w:ascii="Segoe UI" w:hAnsi="Segoe UI" w:cs="Segoe UI"/>
      <w:sz w:val="18"/>
      <w:szCs w:val="18"/>
    </w:rPr>
  </w:style>
  <w:style w:type="paragraph" w:styleId="Bibliography">
    <w:name w:val="Bibliography"/>
    <w:basedOn w:val="Normal"/>
    <w:next w:val="Normal"/>
    <w:uiPriority w:val="37"/>
    <w:unhideWhenUsed/>
    <w:rsid w:val="008D4CB4"/>
    <w:pPr>
      <w:spacing w:after="0" w:line="240" w:lineRule="auto"/>
      <w:ind w:left="720" w:hanging="720"/>
    </w:pPr>
  </w:style>
  <w:style w:type="paragraph" w:styleId="Header">
    <w:name w:val="header"/>
    <w:basedOn w:val="Normal"/>
    <w:link w:val="HeaderChar"/>
    <w:uiPriority w:val="99"/>
    <w:unhideWhenUsed/>
    <w:rsid w:val="00DD19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193B"/>
  </w:style>
  <w:style w:type="paragraph" w:styleId="Footer">
    <w:name w:val="footer"/>
    <w:basedOn w:val="Normal"/>
    <w:link w:val="FooterChar"/>
    <w:uiPriority w:val="99"/>
    <w:unhideWhenUsed/>
    <w:rsid w:val="00DD19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19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634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geraldine.werhahn@zoo.ox.ac.uk"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3D00B-9595-4CA3-821E-1222C64E7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4807</Words>
  <Characters>198406</Characters>
  <Application>Microsoft Office Word</Application>
  <DocSecurity>0</DocSecurity>
  <Lines>1653</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ldine Werhahn</dc:creator>
  <cp:keywords/>
  <dc:description/>
  <cp:lastModifiedBy>anonymous</cp:lastModifiedBy>
  <cp:revision>4</cp:revision>
  <dcterms:created xsi:type="dcterms:W3CDTF">2021-09-24T10:26:00Z</dcterms:created>
  <dcterms:modified xsi:type="dcterms:W3CDTF">2021-09-2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lvUGAH"/&gt;&lt;style id="http://www.zotero.org/styles/biological-conservation"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